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7E5286" w14:textId="5F38D44C" w:rsidR="00CA614A" w:rsidRPr="004C4EB7" w:rsidRDefault="00CA614A" w:rsidP="00CA614A">
      <w:pPr>
        <w:spacing w:line="360" w:lineRule="auto"/>
        <w:rPr>
          <w:rFonts w:ascii="Arial" w:hAnsi="Arial" w:cs="Arial"/>
          <w:b/>
          <w:i/>
          <w:sz w:val="22"/>
          <w:szCs w:val="22"/>
        </w:rPr>
      </w:pPr>
      <w:r w:rsidRPr="004C4EB7">
        <w:rPr>
          <w:rFonts w:ascii="Arial" w:hAnsi="Arial" w:cs="Arial"/>
          <w:b/>
          <w:sz w:val="22"/>
          <w:szCs w:val="22"/>
        </w:rPr>
        <w:t xml:space="preserve">Supplementary Table 1. DNA polymerase-relevant Gene Ontology </w:t>
      </w:r>
      <w:r w:rsidR="002004EE">
        <w:rPr>
          <w:rFonts w:ascii="Arial" w:hAnsi="Arial" w:cs="Arial"/>
          <w:b/>
          <w:sz w:val="22"/>
          <w:szCs w:val="22"/>
        </w:rPr>
        <w:t xml:space="preserve">(GO) </w:t>
      </w:r>
      <w:r w:rsidRPr="004C4EB7">
        <w:rPr>
          <w:rFonts w:ascii="Arial" w:hAnsi="Arial" w:cs="Arial"/>
          <w:b/>
          <w:sz w:val="22"/>
          <w:szCs w:val="22"/>
        </w:rPr>
        <w:t xml:space="preserve">annotations for the DNA polymerases of </w:t>
      </w:r>
      <w:r w:rsidRPr="004C4EB7">
        <w:rPr>
          <w:rFonts w:ascii="Arial" w:hAnsi="Arial" w:cs="Arial"/>
          <w:b/>
          <w:i/>
          <w:sz w:val="22"/>
          <w:szCs w:val="22"/>
        </w:rPr>
        <w:t>D. melanogaster</w:t>
      </w:r>
    </w:p>
    <w:p w14:paraId="4C30A137" w14:textId="3DECB146" w:rsidR="00CA614A" w:rsidRPr="004C4EB7" w:rsidRDefault="00CA614A" w:rsidP="00925CCB">
      <w:pPr>
        <w:spacing w:line="360" w:lineRule="auto"/>
        <w:rPr>
          <w:rFonts w:ascii="Arial" w:hAnsi="Arial" w:cs="Arial"/>
          <w:sz w:val="22"/>
          <w:szCs w:val="22"/>
        </w:rPr>
      </w:pPr>
      <w:r w:rsidRPr="004C4EB7">
        <w:rPr>
          <w:rFonts w:ascii="Arial" w:hAnsi="Arial" w:cs="Arial"/>
          <w:sz w:val="22"/>
          <w:szCs w:val="22"/>
        </w:rPr>
        <w:t>Aspect abbreviations: BP = biological process; MF = molecular function; CC = cellular component</w:t>
      </w:r>
      <w:r w:rsidR="00925CCB">
        <w:rPr>
          <w:rFonts w:ascii="Arial" w:hAnsi="Arial" w:cs="Arial"/>
          <w:sz w:val="22"/>
          <w:szCs w:val="22"/>
        </w:rPr>
        <w:t xml:space="preserve">. ‘Relevant annotations’ are defined as </w:t>
      </w:r>
      <w:r w:rsidR="00B20FC1">
        <w:rPr>
          <w:rFonts w:ascii="Arial" w:hAnsi="Arial" w:cs="Arial"/>
          <w:sz w:val="22"/>
          <w:szCs w:val="22"/>
        </w:rPr>
        <w:t xml:space="preserve">manual (i.e. not computational) annotations using </w:t>
      </w:r>
      <w:r w:rsidR="00925CCB">
        <w:rPr>
          <w:rFonts w:ascii="Arial" w:hAnsi="Arial" w:cs="Arial"/>
          <w:sz w:val="22"/>
          <w:szCs w:val="22"/>
        </w:rPr>
        <w:t>BP terms mapping under ‘</w:t>
      </w:r>
      <w:r w:rsidR="00925CCB" w:rsidRPr="00925CCB">
        <w:rPr>
          <w:rFonts w:ascii="Arial" w:hAnsi="Arial" w:cs="Arial"/>
          <w:sz w:val="22"/>
          <w:szCs w:val="22"/>
        </w:rPr>
        <w:t>DNA biosynthetic process</w:t>
      </w:r>
      <w:r w:rsidR="00925CCB">
        <w:rPr>
          <w:rFonts w:ascii="Arial" w:hAnsi="Arial" w:cs="Arial"/>
          <w:sz w:val="22"/>
          <w:szCs w:val="22"/>
        </w:rPr>
        <w:t>’</w:t>
      </w:r>
      <w:r w:rsidR="00925CCB" w:rsidRPr="00925CCB">
        <w:rPr>
          <w:rFonts w:ascii="Arial" w:hAnsi="Arial" w:cs="Arial"/>
          <w:sz w:val="22"/>
          <w:szCs w:val="22"/>
        </w:rPr>
        <w:t xml:space="preserve"> (GO:007189)</w:t>
      </w:r>
      <w:r w:rsidR="00925CCB">
        <w:rPr>
          <w:rFonts w:ascii="Arial" w:hAnsi="Arial" w:cs="Arial"/>
          <w:sz w:val="22"/>
          <w:szCs w:val="22"/>
        </w:rPr>
        <w:t xml:space="preserve"> and/or ‘</w:t>
      </w:r>
      <w:r w:rsidR="00925CCB" w:rsidRPr="00925CCB">
        <w:rPr>
          <w:rFonts w:ascii="Arial" w:hAnsi="Arial" w:cs="Arial"/>
          <w:sz w:val="22"/>
          <w:szCs w:val="22"/>
        </w:rPr>
        <w:t>DNA replication</w:t>
      </w:r>
      <w:r w:rsidR="00925CCB">
        <w:rPr>
          <w:rFonts w:ascii="Arial" w:hAnsi="Arial" w:cs="Arial"/>
          <w:sz w:val="22"/>
          <w:szCs w:val="22"/>
        </w:rPr>
        <w:t>’</w:t>
      </w:r>
      <w:r w:rsidR="00925CCB" w:rsidRPr="00925CCB">
        <w:rPr>
          <w:rFonts w:ascii="Arial" w:hAnsi="Arial" w:cs="Arial"/>
          <w:sz w:val="22"/>
          <w:szCs w:val="22"/>
        </w:rPr>
        <w:t xml:space="preserve"> (GO:0006260)</w:t>
      </w:r>
      <w:r w:rsidR="00925CCB">
        <w:rPr>
          <w:rFonts w:ascii="Arial" w:hAnsi="Arial" w:cs="Arial"/>
          <w:sz w:val="22"/>
          <w:szCs w:val="22"/>
        </w:rPr>
        <w:t xml:space="preserve">; </w:t>
      </w:r>
      <w:r w:rsidR="00925CCB" w:rsidRPr="00925CCB">
        <w:rPr>
          <w:rFonts w:ascii="Arial" w:hAnsi="Arial" w:cs="Arial"/>
          <w:sz w:val="22"/>
          <w:szCs w:val="22"/>
        </w:rPr>
        <w:t>MF</w:t>
      </w:r>
      <w:r w:rsidR="00925CCB">
        <w:rPr>
          <w:rFonts w:ascii="Arial" w:hAnsi="Arial" w:cs="Arial"/>
          <w:sz w:val="22"/>
          <w:szCs w:val="22"/>
        </w:rPr>
        <w:t xml:space="preserve"> terms ‘</w:t>
      </w:r>
      <w:r w:rsidR="00925CCB" w:rsidRPr="00925CCB">
        <w:rPr>
          <w:rFonts w:ascii="Arial" w:hAnsi="Arial" w:cs="Arial"/>
          <w:sz w:val="22"/>
          <w:szCs w:val="22"/>
        </w:rPr>
        <w:t>DNA-directed DNA polymerase activity</w:t>
      </w:r>
      <w:r w:rsidR="00925CCB">
        <w:rPr>
          <w:rFonts w:ascii="Arial" w:hAnsi="Arial" w:cs="Arial"/>
          <w:sz w:val="22"/>
          <w:szCs w:val="22"/>
        </w:rPr>
        <w:t xml:space="preserve">’ </w:t>
      </w:r>
      <w:r w:rsidR="00925CCB" w:rsidRPr="00925CCB">
        <w:rPr>
          <w:rFonts w:ascii="Arial" w:hAnsi="Arial" w:cs="Arial"/>
          <w:sz w:val="22"/>
          <w:szCs w:val="22"/>
        </w:rPr>
        <w:t>(GO:0003887)</w:t>
      </w:r>
      <w:r w:rsidR="00925CCB">
        <w:rPr>
          <w:rFonts w:ascii="Arial" w:hAnsi="Arial" w:cs="Arial"/>
          <w:sz w:val="22"/>
          <w:szCs w:val="22"/>
        </w:rPr>
        <w:t xml:space="preserve">, </w:t>
      </w:r>
      <w:r w:rsidR="00A332AA">
        <w:rPr>
          <w:rFonts w:ascii="Arial" w:hAnsi="Arial" w:cs="Arial"/>
          <w:sz w:val="22"/>
          <w:szCs w:val="22"/>
        </w:rPr>
        <w:t>‘</w:t>
      </w:r>
      <w:r w:rsidR="00925CCB" w:rsidRPr="00925CCB">
        <w:rPr>
          <w:rFonts w:ascii="Arial" w:hAnsi="Arial" w:cs="Arial"/>
          <w:sz w:val="22"/>
          <w:szCs w:val="22"/>
        </w:rPr>
        <w:t>DNA primase activity</w:t>
      </w:r>
      <w:r w:rsidR="00A332AA">
        <w:rPr>
          <w:rFonts w:ascii="Arial" w:hAnsi="Arial" w:cs="Arial"/>
          <w:sz w:val="22"/>
          <w:szCs w:val="22"/>
        </w:rPr>
        <w:t>’</w:t>
      </w:r>
      <w:r w:rsidR="00925CCB" w:rsidRPr="00925CCB">
        <w:rPr>
          <w:rFonts w:ascii="Arial" w:hAnsi="Arial" w:cs="Arial"/>
          <w:sz w:val="22"/>
          <w:szCs w:val="22"/>
        </w:rPr>
        <w:t xml:space="preserve"> (GO:0003896)</w:t>
      </w:r>
      <w:r w:rsidR="00925CCB">
        <w:rPr>
          <w:rFonts w:ascii="Arial" w:hAnsi="Arial" w:cs="Arial"/>
          <w:sz w:val="22"/>
          <w:szCs w:val="22"/>
        </w:rPr>
        <w:t xml:space="preserve">, </w:t>
      </w:r>
      <w:r w:rsidR="00A332AA">
        <w:rPr>
          <w:rFonts w:ascii="Arial" w:hAnsi="Arial" w:cs="Arial"/>
          <w:sz w:val="22"/>
          <w:szCs w:val="22"/>
        </w:rPr>
        <w:t>‘</w:t>
      </w:r>
      <w:r w:rsidR="00925CCB" w:rsidRPr="00925CCB">
        <w:rPr>
          <w:rFonts w:ascii="Arial" w:hAnsi="Arial" w:cs="Arial"/>
          <w:sz w:val="22"/>
          <w:szCs w:val="22"/>
        </w:rPr>
        <w:t>3'-5'-exodeoxyribonuclease activity</w:t>
      </w:r>
      <w:r w:rsidR="00A332AA">
        <w:rPr>
          <w:rFonts w:ascii="Arial" w:hAnsi="Arial" w:cs="Arial"/>
          <w:sz w:val="22"/>
          <w:szCs w:val="22"/>
        </w:rPr>
        <w:t xml:space="preserve">’ </w:t>
      </w:r>
      <w:r w:rsidR="00925CCB" w:rsidRPr="00925CCB">
        <w:rPr>
          <w:rFonts w:ascii="Arial" w:hAnsi="Arial" w:cs="Arial"/>
          <w:sz w:val="22"/>
          <w:szCs w:val="22"/>
        </w:rPr>
        <w:t>(GO:0008296)</w:t>
      </w:r>
      <w:r w:rsidR="00B377EB">
        <w:rPr>
          <w:rFonts w:ascii="Arial" w:hAnsi="Arial" w:cs="Arial"/>
          <w:sz w:val="22"/>
          <w:szCs w:val="22"/>
        </w:rPr>
        <w:t xml:space="preserve">, </w:t>
      </w:r>
      <w:r w:rsidR="00B377EB" w:rsidRPr="00B377EB">
        <w:rPr>
          <w:rFonts w:ascii="Arial" w:hAnsi="Arial" w:cs="Arial"/>
          <w:sz w:val="22"/>
          <w:szCs w:val="22"/>
        </w:rPr>
        <w:t>DNA polymerase processivity factor activity (GO:0030337)</w:t>
      </w:r>
      <w:r w:rsidR="00B377EB">
        <w:rPr>
          <w:rFonts w:ascii="Arial" w:hAnsi="Arial" w:cs="Arial"/>
          <w:sz w:val="22"/>
          <w:szCs w:val="22"/>
        </w:rPr>
        <w:t xml:space="preserve"> </w:t>
      </w:r>
      <w:bookmarkStart w:id="0" w:name="_GoBack"/>
      <w:bookmarkEnd w:id="0"/>
      <w:r w:rsidR="00925CCB">
        <w:rPr>
          <w:rFonts w:ascii="Arial" w:hAnsi="Arial" w:cs="Arial"/>
          <w:sz w:val="22"/>
          <w:szCs w:val="22"/>
        </w:rPr>
        <w:t xml:space="preserve">or </w:t>
      </w:r>
      <w:r w:rsidR="00A332AA">
        <w:rPr>
          <w:rFonts w:ascii="Arial" w:hAnsi="Arial" w:cs="Arial"/>
          <w:sz w:val="22"/>
          <w:szCs w:val="22"/>
        </w:rPr>
        <w:t>‘</w:t>
      </w:r>
      <w:proofErr w:type="spellStart"/>
      <w:r w:rsidR="00925CCB" w:rsidRPr="00925CCB">
        <w:rPr>
          <w:rFonts w:ascii="Arial" w:hAnsi="Arial" w:cs="Arial"/>
          <w:sz w:val="22"/>
          <w:szCs w:val="22"/>
        </w:rPr>
        <w:t>deoxycytidyl</w:t>
      </w:r>
      <w:proofErr w:type="spellEnd"/>
      <w:r w:rsidR="00925CCB" w:rsidRPr="00925CCB">
        <w:rPr>
          <w:rFonts w:ascii="Arial" w:hAnsi="Arial" w:cs="Arial"/>
          <w:sz w:val="22"/>
          <w:szCs w:val="22"/>
        </w:rPr>
        <w:t xml:space="preserve"> transferase activity</w:t>
      </w:r>
      <w:r w:rsidR="00A332AA">
        <w:rPr>
          <w:rFonts w:ascii="Arial" w:hAnsi="Arial" w:cs="Arial"/>
          <w:sz w:val="22"/>
          <w:szCs w:val="22"/>
        </w:rPr>
        <w:t>’</w:t>
      </w:r>
      <w:r w:rsidR="00925CCB" w:rsidRPr="00925CCB">
        <w:rPr>
          <w:rFonts w:ascii="Arial" w:hAnsi="Arial" w:cs="Arial"/>
          <w:sz w:val="22"/>
          <w:szCs w:val="22"/>
        </w:rPr>
        <w:t xml:space="preserve"> (GO:0017125) (for Rev1)</w:t>
      </w:r>
      <w:r w:rsidR="00925CCB">
        <w:rPr>
          <w:rFonts w:ascii="Arial" w:hAnsi="Arial" w:cs="Arial"/>
          <w:sz w:val="22"/>
          <w:szCs w:val="22"/>
        </w:rPr>
        <w:t xml:space="preserve">; and </w:t>
      </w:r>
      <w:r w:rsidR="00925CCB" w:rsidRPr="00925CCB">
        <w:rPr>
          <w:rFonts w:ascii="Arial" w:hAnsi="Arial" w:cs="Arial"/>
          <w:sz w:val="22"/>
          <w:szCs w:val="22"/>
        </w:rPr>
        <w:t>CC</w:t>
      </w:r>
      <w:r w:rsidR="00925CCB">
        <w:rPr>
          <w:rFonts w:ascii="Arial" w:hAnsi="Arial" w:cs="Arial"/>
          <w:sz w:val="22"/>
          <w:szCs w:val="22"/>
        </w:rPr>
        <w:t xml:space="preserve"> terms mapping under ‘</w:t>
      </w:r>
      <w:r w:rsidR="00925CCB" w:rsidRPr="00925CCB">
        <w:rPr>
          <w:rFonts w:ascii="Arial" w:hAnsi="Arial" w:cs="Arial"/>
          <w:sz w:val="22"/>
          <w:szCs w:val="22"/>
        </w:rPr>
        <w:t>DNA polymerase complex</w:t>
      </w:r>
      <w:r w:rsidR="00925CCB">
        <w:rPr>
          <w:rFonts w:ascii="Arial" w:hAnsi="Arial" w:cs="Arial"/>
          <w:sz w:val="22"/>
          <w:szCs w:val="22"/>
        </w:rPr>
        <w:t>’</w:t>
      </w:r>
      <w:r w:rsidR="00925CCB" w:rsidRPr="00925CCB">
        <w:rPr>
          <w:rFonts w:ascii="Arial" w:hAnsi="Arial" w:cs="Arial"/>
          <w:sz w:val="22"/>
          <w:szCs w:val="22"/>
        </w:rPr>
        <w:t xml:space="preserve"> (GO:0042575)</w:t>
      </w:r>
      <w:r w:rsidR="00925CCB">
        <w:rPr>
          <w:rFonts w:ascii="Arial" w:hAnsi="Arial" w:cs="Arial"/>
          <w:sz w:val="22"/>
          <w:szCs w:val="22"/>
        </w:rPr>
        <w:t xml:space="preserve">. </w:t>
      </w:r>
      <w:r w:rsidRPr="004C4EB7">
        <w:rPr>
          <w:rFonts w:ascii="Arial" w:hAnsi="Arial" w:cs="Arial"/>
          <w:sz w:val="22"/>
          <w:szCs w:val="22"/>
        </w:rPr>
        <w:t xml:space="preserve">Evidence abbreviations: IDA = inferred from direct assay; IPI = inferred from physical interaction; IMP = inferred from mutant phenotype; ISS = inferred from sequence similarity. IDA, IPI and IMP indicate there is experimental evidence for the given GO term (shown in blue); ISS means that the GO </w:t>
      </w:r>
      <w:r w:rsidR="00DB039B">
        <w:rPr>
          <w:rFonts w:ascii="Arial" w:hAnsi="Arial" w:cs="Arial"/>
          <w:sz w:val="22"/>
          <w:szCs w:val="22"/>
        </w:rPr>
        <w:t>annotation</w:t>
      </w:r>
      <w:r w:rsidRPr="004C4EB7">
        <w:rPr>
          <w:rFonts w:ascii="Arial" w:hAnsi="Arial" w:cs="Arial"/>
          <w:sz w:val="22"/>
          <w:szCs w:val="22"/>
        </w:rPr>
        <w:t xml:space="preserve"> is based on </w:t>
      </w:r>
      <w:r w:rsidR="00DB039B">
        <w:rPr>
          <w:rFonts w:ascii="Arial" w:hAnsi="Arial" w:cs="Arial"/>
          <w:sz w:val="22"/>
          <w:szCs w:val="22"/>
        </w:rPr>
        <w:t>sequence similarity to another gene,</w:t>
      </w:r>
      <w:r w:rsidR="00193774">
        <w:rPr>
          <w:rFonts w:ascii="Arial" w:hAnsi="Arial" w:cs="Arial"/>
          <w:sz w:val="22"/>
          <w:szCs w:val="22"/>
        </w:rPr>
        <w:t xml:space="preserve"> and is only shown here where experimental data are lacking</w:t>
      </w:r>
      <w:r w:rsidRPr="004C4EB7">
        <w:rPr>
          <w:rFonts w:ascii="Arial" w:hAnsi="Arial" w:cs="Arial"/>
          <w:sz w:val="22"/>
          <w:szCs w:val="22"/>
        </w:rPr>
        <w:t xml:space="preserve">. </w:t>
      </w:r>
      <w:r w:rsidR="00C6450A">
        <w:rPr>
          <w:rFonts w:ascii="Arial" w:hAnsi="Arial" w:cs="Arial"/>
          <w:sz w:val="22"/>
          <w:szCs w:val="22"/>
        </w:rPr>
        <w:t xml:space="preserve">Data were obtained from the </w:t>
      </w:r>
      <w:r w:rsidRPr="004C4EB7">
        <w:rPr>
          <w:rFonts w:ascii="Arial" w:hAnsi="Arial" w:cs="Arial"/>
          <w:sz w:val="22"/>
          <w:szCs w:val="22"/>
        </w:rPr>
        <w:t xml:space="preserve"> Gene Ontology Annotation database </w:t>
      </w:r>
      <w:r w:rsidR="00263583">
        <w:rPr>
          <w:rFonts w:ascii="Arial" w:hAnsi="Arial" w:cs="Arial"/>
          <w:sz w:val="22"/>
          <w:szCs w:val="22"/>
        </w:rPr>
        <w:fldChar w:fldCharType="begin"/>
      </w:r>
      <w:r w:rsidR="00263583">
        <w:rPr>
          <w:rFonts w:ascii="Arial" w:hAnsi="Arial" w:cs="Arial"/>
          <w:sz w:val="22"/>
          <w:szCs w:val="22"/>
        </w:rPr>
        <w:instrText xml:space="preserve"> ADDIN EN.CITE &lt;EndNote&gt;&lt;Cite&gt;&lt;Author&gt;Huntley&lt;/Author&gt;&lt;Year&gt;2015&lt;/Year&gt;&lt;RecNum&gt;50&lt;/RecNum&gt;&lt;DisplayText&gt;(1)&lt;/DisplayText&gt;&lt;record&gt;&lt;rec-number&gt;50&lt;/rec-number&gt;&lt;foreign-keys&gt;&lt;key app="EN" db-id="9ttreex2m0rv01eerdp5daa2vdrxzfzdr090" timestamp="1571399237"&gt;50&lt;/key&gt;&lt;/foreign-keys&gt;&lt;ref-type name="Journal Article"&gt;17&lt;/ref-type&gt;&lt;contributors&gt;&lt;authors&gt;&lt;author&gt;Huntley, R. P.&lt;/author&gt;&lt;author&gt;Sawford, T.&lt;/author&gt;&lt;author&gt;Mutowo-Meullenet, P.&lt;/author&gt;&lt;author&gt;Shypitsyna, A.&lt;/author&gt;&lt;author&gt;Bonilla, C.&lt;/author&gt;&lt;author&gt;Martin, M. J.&lt;/author&gt;&lt;author&gt;O&amp;apos;Donovan, C.&lt;/author&gt;&lt;/authors&gt;&lt;/contributors&gt;&lt;auth-address&gt;European Molecular Biology Laboratory, European Bioinformatics Institute (EMBL-EBI), Wellcome Trust Genome Campus, Hinxton, Cambridge CB10 1SD, UK huntley@ebi.ac.uk.&amp;#xD;European Molecular Biology Laboratory, European Bioinformatics Institute (EMBL-EBI), Wellcome Trust Genome Campus, Hinxton, Cambridge CB10 1SD, UK.&lt;/auth-address&gt;&lt;titles&gt;&lt;title&gt;The GOA database: gene Ontology annotation updates for 2015&lt;/title&gt;&lt;secondary-title&gt;Nucleic Acids Res&lt;/secondary-title&gt;&lt;/titles&gt;&lt;periodical&gt;&lt;full-title&gt;Nucleic Acids Res&lt;/full-title&gt;&lt;/periodical&gt;&lt;pages&gt;D1057-63&lt;/pages&gt;&lt;volume&gt;43&lt;/volume&gt;&lt;number&gt;Database issue&lt;/number&gt;&lt;edition&gt;2014/11/08&lt;/edition&gt;&lt;keywords&gt;&lt;keyword&gt;*Databases, Protein&lt;/keyword&gt;&lt;keyword&gt;*Gene Ontology&lt;/keyword&gt;&lt;keyword&gt;Humans&lt;/keyword&gt;&lt;keyword&gt;Internet&lt;/keyword&gt;&lt;keyword&gt;*Molecular Sequence Annotation&lt;/keyword&gt;&lt;keyword&gt;Proteins/*genetics&lt;/keyword&gt;&lt;keyword&gt;Software&lt;/keyword&gt;&lt;/keywords&gt;&lt;dates&gt;&lt;year&gt;2015&lt;/year&gt;&lt;pub-dates&gt;&lt;date&gt;Jan&lt;/date&gt;&lt;/pub-dates&gt;&lt;/dates&gt;&lt;isbn&gt;1362-4962 (Electronic)&amp;#xD;0305-1048 (Linking)&lt;/isbn&gt;&lt;accession-num&gt;25378336&lt;/accession-num&gt;&lt;urls&gt;&lt;related-urls&gt;&lt;url&gt;https://www.ncbi.nlm.nih.gov/pubmed/25378336&lt;/url&gt;&lt;/related-urls&gt;&lt;/urls&gt;&lt;custom2&gt;PMC4383930&lt;/custom2&gt;&lt;electronic-resource-num&gt;10.1093/nar/gku1113&lt;/electronic-resource-num&gt;&lt;/record&gt;&lt;/Cite&gt;&lt;/EndNote&gt;</w:instrText>
      </w:r>
      <w:r w:rsidR="00263583">
        <w:rPr>
          <w:rFonts w:ascii="Arial" w:hAnsi="Arial" w:cs="Arial"/>
          <w:sz w:val="22"/>
          <w:szCs w:val="22"/>
        </w:rPr>
        <w:fldChar w:fldCharType="separate"/>
      </w:r>
      <w:r w:rsidR="00263583">
        <w:rPr>
          <w:rFonts w:ascii="Arial" w:hAnsi="Arial" w:cs="Arial"/>
          <w:noProof/>
          <w:sz w:val="22"/>
          <w:szCs w:val="22"/>
        </w:rPr>
        <w:t>(1)</w:t>
      </w:r>
      <w:r w:rsidR="00263583">
        <w:rPr>
          <w:rFonts w:ascii="Arial" w:hAnsi="Arial" w:cs="Arial"/>
          <w:sz w:val="22"/>
          <w:szCs w:val="22"/>
        </w:rPr>
        <w:fldChar w:fldCharType="end"/>
      </w:r>
      <w:r w:rsidRPr="008264B6">
        <w:rPr>
          <w:rFonts w:ascii="Arial" w:hAnsi="Arial" w:cs="Arial"/>
          <w:sz w:val="22"/>
          <w:szCs w:val="22"/>
        </w:rPr>
        <w:t xml:space="preserve">, accessed </w:t>
      </w:r>
      <w:r w:rsidR="008264B6" w:rsidRPr="008264B6">
        <w:rPr>
          <w:rFonts w:ascii="Arial" w:hAnsi="Arial" w:cs="Arial"/>
          <w:sz w:val="22"/>
          <w:szCs w:val="22"/>
        </w:rPr>
        <w:t>2</w:t>
      </w:r>
      <w:r w:rsidR="00726B5F">
        <w:rPr>
          <w:rFonts w:ascii="Arial" w:hAnsi="Arial" w:cs="Arial"/>
          <w:sz w:val="22"/>
          <w:szCs w:val="22"/>
        </w:rPr>
        <w:t>9</w:t>
      </w:r>
      <w:r w:rsidRPr="008264B6">
        <w:rPr>
          <w:rFonts w:ascii="Arial" w:hAnsi="Arial" w:cs="Arial"/>
          <w:sz w:val="22"/>
          <w:szCs w:val="22"/>
        </w:rPr>
        <w:t xml:space="preserve">th </w:t>
      </w:r>
      <w:r w:rsidR="008264B6" w:rsidRPr="008264B6">
        <w:rPr>
          <w:rFonts w:ascii="Arial" w:hAnsi="Arial" w:cs="Arial"/>
          <w:sz w:val="22"/>
          <w:szCs w:val="22"/>
        </w:rPr>
        <w:t>November</w:t>
      </w:r>
      <w:r w:rsidRPr="008264B6">
        <w:rPr>
          <w:rFonts w:ascii="Arial" w:hAnsi="Arial" w:cs="Arial"/>
          <w:sz w:val="22"/>
          <w:szCs w:val="22"/>
        </w:rPr>
        <w:t xml:space="preserve"> 2019.</w:t>
      </w:r>
    </w:p>
    <w:p w14:paraId="00A5A036" w14:textId="77777777" w:rsidR="00CA614A" w:rsidRPr="004C4EB7" w:rsidRDefault="00CA614A" w:rsidP="00CA614A">
      <w:pPr>
        <w:spacing w:line="360" w:lineRule="auto"/>
        <w:rPr>
          <w:rFonts w:ascii="Arial" w:hAnsi="Arial" w:cs="Arial"/>
          <w:b/>
          <w:sz w:val="18"/>
          <w:szCs w:val="18"/>
        </w:rPr>
      </w:pPr>
    </w:p>
    <w:tbl>
      <w:tblPr>
        <w:tblW w:w="1345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900"/>
        <w:gridCol w:w="945"/>
        <w:gridCol w:w="8250"/>
        <w:gridCol w:w="1035"/>
        <w:gridCol w:w="2327"/>
      </w:tblGrid>
      <w:tr w:rsidR="00CA614A" w:rsidRPr="004C4EB7" w14:paraId="2C12DE23" w14:textId="77777777" w:rsidTr="00C3072D">
        <w:trPr>
          <w:trHeight w:val="420"/>
        </w:trPr>
        <w:tc>
          <w:tcPr>
            <w:tcW w:w="900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FFFA4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Symbol</w:t>
            </w:r>
          </w:p>
        </w:tc>
        <w:tc>
          <w:tcPr>
            <w:tcW w:w="12557" w:type="dxa"/>
            <w:gridSpan w:val="4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324F24" w14:textId="77777777" w:rsidR="00CA614A" w:rsidRPr="004C4EB7" w:rsidRDefault="00CA614A" w:rsidP="00C3072D">
            <w:pPr>
              <w:widowControl w:val="0"/>
              <w:spacing w:line="36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GO annotations</w:t>
            </w:r>
          </w:p>
        </w:tc>
      </w:tr>
      <w:tr w:rsidR="00CA614A" w:rsidRPr="004C4EB7" w14:paraId="6738CB1F" w14:textId="77777777" w:rsidTr="00C3072D">
        <w:trPr>
          <w:trHeight w:val="42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E0B82F" w14:textId="77777777" w:rsidR="00CA614A" w:rsidRPr="004C4EB7" w:rsidRDefault="00CA614A" w:rsidP="00C3072D">
            <w:pP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06CA4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Aspect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89D7B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GO term (ID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262303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Evidence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19EA2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Reference(s)</w:t>
            </w:r>
          </w:p>
        </w:tc>
      </w:tr>
      <w:tr w:rsidR="00CA614A" w:rsidRPr="004C4EB7" w14:paraId="54A3576F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D54A8B" w14:textId="77777777" w:rsidR="00CA614A" w:rsidRPr="004C4EB7" w:rsidRDefault="00CA614A" w:rsidP="00C3072D">
            <w:pP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PolA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9967A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200FE5" w14:textId="77777777" w:rsidR="00CA614A" w:rsidRPr="00D65DCB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D65DCB">
              <w:rPr>
                <w:rFonts w:ascii="Arial" w:hAnsi="Arial" w:cs="Arial"/>
                <w:sz w:val="18"/>
                <w:szCs w:val="18"/>
              </w:rPr>
              <w:t>DNA-dependent DNA replication (GO:0006261)</w:t>
            </w:r>
          </w:p>
          <w:p w14:paraId="0D2A2B24" w14:textId="0E493D9C" w:rsidR="00D65DCB" w:rsidRPr="00D65DCB" w:rsidRDefault="00D65DCB" w:rsidP="00D65DCB">
            <w:pPr>
              <w:rPr>
                <w:rFonts w:eastAsia="Times New Roman"/>
              </w:rPr>
            </w:pPr>
            <w:r w:rsidRPr="00D65DCB">
              <w:rPr>
                <w:rFonts w:ascii="Arial" w:hAnsi="Arial" w:cs="Arial"/>
                <w:color w:val="000000"/>
                <w:sz w:val="18"/>
                <w:szCs w:val="18"/>
              </w:rPr>
              <w:t>DNA replication proofreading</w:t>
            </w:r>
            <w:r w:rsidRPr="00D65DCB">
              <w:rPr>
                <w:rFonts w:ascii="Arial" w:eastAsia="Times New Roman" w:hAnsi="Arial" w:cs="Arial"/>
                <w:sz w:val="18"/>
                <w:szCs w:val="18"/>
              </w:rPr>
              <w:t xml:space="preserve"> (GO:0045004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7043D0" w14:textId="77777777" w:rsidR="00CA614A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25C5C3D8" w14:textId="2955E272" w:rsidR="00D65DCB" w:rsidRPr="004C4EB7" w:rsidRDefault="00D65DCB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B92B4E" w14:textId="21CF897E" w:rsidR="00CA614A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4KTwvRGlzcGxheVRleHQ+PHJlY29y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4KTwvRGlzcGxheVRleHQ+PHJlY29y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-8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EF6FF0D" w14:textId="12ED4721" w:rsidR="00D65DCB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R0ZXJpbGw8L0F1dGhvcj48WWVhcj4xOTg3PC9ZZWFy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R0ZXJpbGw8L0F1dGhvcj48WWVhcj4xOTg3PC9ZZWFy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6,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20243B93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5E22A1" w14:textId="77777777" w:rsidR="00CA614A" w:rsidRPr="004C4EB7" w:rsidRDefault="00CA614A" w:rsidP="00C3072D">
            <w:pP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63442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858264" w14:textId="77777777" w:rsidR="00CA614A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  <w:p w14:paraId="3A3A081F" w14:textId="7555800E" w:rsidR="00D65DCB" w:rsidRPr="004C4EB7" w:rsidRDefault="00D65DCB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3'-5'-exodeoxyribonuclease activity (GO:000829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4F1930" w14:textId="77777777" w:rsidR="00CA614A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5F566E71" w14:textId="0F5AA802" w:rsidR="00D65DCB" w:rsidRPr="004C4EB7" w:rsidRDefault="00D65DCB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E6F15E" w14:textId="0D344E6A" w:rsidR="00CA614A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1LDcsOCwxMCk8L0Rpc3BsYXlUZXh0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1LDcsOCwxMCk8L0Rpc3BsYXlUZXh0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-5,7,8,10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11D7D572" w14:textId="1BBD65A2" w:rsidR="00D65DCB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R0ZXJpbGw8L0F1dGhvcj48WWVhcj4xOTg3PC9ZZWFy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R0ZXJpbGw8L0F1dGhvcj48WWVhcj4xOTg3PC9ZZWFy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6,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1BFC63D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0E42FB" w14:textId="77777777" w:rsidR="00CA614A" w:rsidRPr="004C4EB7" w:rsidRDefault="00CA614A" w:rsidP="00C3072D">
            <w:pP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2C631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E21CE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alpha DNA </w:t>
            </w:r>
            <w:proofErr w:type="spellStart"/>
            <w:proofErr w:type="gram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ymerase:primase</w:t>
            </w:r>
            <w:proofErr w:type="spellEnd"/>
            <w:proofErr w:type="gram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complex (GO:0005658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7BC8E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D7DB14" w14:textId="2983C68E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1LDcsOCk8L0Rpc3BsYXlUZXh0Pjxy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1LDcsOCk8L0Rpc3BsYXlUZXh0Pjxy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-5,7,8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2E775A14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8ECCD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A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55A54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B3809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5835B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114456" w14:textId="01D44EFB" w:rsidR="009E203E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c8L1JlY051bT48RGlzcGxheVRleHQ+KDQsNyk8L0Rpc3BsYXlUZXh0PjxyZWNvcmQ+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c8L1JlY051bT48RGlzcGxheVRleHQ+KDQsNyk8L0Rpc3BsYXlUZXh0PjxyZWNvcmQ+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,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2364B3E1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C78C0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52DAE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A5AAC3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94CD8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9ED52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A614A" w:rsidRPr="004C4EB7" w14:paraId="37E894F3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558FE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7DC67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32A1C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alpha DNA </w:t>
            </w:r>
            <w:proofErr w:type="spellStart"/>
            <w:proofErr w:type="gram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ymerase:primase</w:t>
            </w:r>
            <w:proofErr w:type="spellEnd"/>
            <w:proofErr w:type="gram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complex (GO:0005658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747EF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37D4B9" w14:textId="296D518E" w:rsidR="009E203E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Cw3KTwvRGlzcGxheVRleHQ+PHJlY29y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Cw3KTwvRGlzcGxheVRleHQ+PHJlY29y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,4,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15ED9862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A6FCA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rim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376C5B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44C93B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  <w:p w14:paraId="27E8C50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, synthesis of RNA primer (GO:0006269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DBB3A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3286D44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8B32E9" w14:textId="128C7EE0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w0LDcpPC9EaXNwbGF5VGV4dD48cmVj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w0LDcpPC9EaXNwbGF5VGV4dD48cmVj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,4,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6C2D0389" w14:textId="4E698362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ywxMSwxMik8L0Rpc3BsYXlUZXh0Pjxy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ywxMSwxMik8L0Rpc3BsYXlUZXh0Pjxy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,7,11,1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5DD313E0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FB939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59ACE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49B68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primase activity (GO:000389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EB8EB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CED521" w14:textId="2CC0079E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YWtrZW5pc3Q8L0F1dGhvcj48WWVhcj4xOTk0PC9ZZWFy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YWtrZW5pc3Q8L0F1dGhvcj48WWVhcj4xOTk0PC9ZZWFy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0A04B598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AE5DC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4F85B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CA683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alpha DNA </w:t>
            </w:r>
            <w:proofErr w:type="spellStart"/>
            <w:proofErr w:type="gram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ymerase:primase</w:t>
            </w:r>
            <w:proofErr w:type="spellEnd"/>
            <w:proofErr w:type="gram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complex (GO:0005658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0D0DE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DB1D6C" w14:textId="0675945E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0LDcsMTEsMTIpPC9EaXNwbGF5VGV4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0LDcsMTEsMTIpPC9EaXNwbGF5VGV4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-4,7,11,1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222E1A58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B7375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rim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D334D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9ED7F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  <w:p w14:paraId="01D04A5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, synthesis of RNA primer (GO:0006269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BFDDC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11AB87F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7B552D" w14:textId="392E8EA6" w:rsidR="00896280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w0LDcpPC9EaXNwbGF5VGV4dD48cmVj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w0LDcpPC9EaXNwbGF5VGV4dD48cmVj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,4,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1CE1EC2C" w14:textId="15C51631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ywxMSk8L0Rpc3BsYXlUZXh0PjxyZWNv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YWd1bmk8L0F1dGhvcj48WWVhcj4xOTgzPC9ZZWFyPjxS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,7,1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791CC9B0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B56AF3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D4C2F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48840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FCE10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5161A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A614A" w:rsidRPr="004C4EB7" w14:paraId="1C5A6CE3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726CB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C13AB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F5511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alpha DNA </w:t>
            </w:r>
            <w:proofErr w:type="spellStart"/>
            <w:proofErr w:type="gram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ymerase:primase</w:t>
            </w:r>
            <w:proofErr w:type="spellEnd"/>
            <w:proofErr w:type="gram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complex (GO:0005658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34F9C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5F555C" w14:textId="2D56A4FC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0LDcsMTEpPC9EaXNwbGF5VGV4dD48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WxsYW5pPC9BdXRob3I+PFllYXI+MTk4MDwvWWVhcj48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-4,7,1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0F858946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0FF85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  <w:p w14:paraId="03B7CE9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7D69A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4AC34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  <w:p w14:paraId="4232103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 proofreading (GO:0045004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A5329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D92F3E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E92F5A" w14:textId="6CF86519" w:rsidR="00896280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8,13,1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5D187D23" w14:textId="55716F7A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0PC9ZZWFyPjxS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0PC9ZZWFyPjxS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51907C2E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F008F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93B61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BDF84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  <w:p w14:paraId="76E9DCA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3'-5'-exodeoxyribonuclease activity (GO:000829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C218D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253F5F1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A2A568" w14:textId="6D6EBF16" w:rsidR="00896280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8,13,1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E55EDCC" w14:textId="5C07BD09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zLDE0KTwvRGlzcGxheVRleHQ+PHJlY29y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8,13,1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04B8A1E9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F8DF1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92F17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46049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elta DNA polymerase complex (GO:004362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2C2FE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36E9EA" w14:textId="5CF3ADDD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1KTwvRGlzcGxheVRleHQ+PHJlY29yZD48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QZWNrPC9BdXRob3I+PFllYXI+MTk5MjwvWWVhcj48UmVj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8,1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1CFF49AA" w14:textId="77777777" w:rsidTr="00C3072D">
        <w:trPr>
          <w:trHeight w:val="32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280A5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2162E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DC13B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itotic DNA-dependent DNA replication (GO:199050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ECCDC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</w:rPr>
              <w:t>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9F795A" w14:textId="0DF13381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Ji&lt;/Author&gt;&lt;Year&gt;2019&lt;/Year&gt;&lt;RecNum&gt;54&lt;/RecNum&gt;&lt;DisplayText&gt;(15)&lt;/DisplayText&gt;&lt;record&gt;&lt;rec-number&gt;54&lt;/rec-number&gt;&lt;foreign-keys&gt;&lt;key app="EN" db-id="9ttreex2m0rv01eerdp5daa2vdrxzfzdr090" timestamp="1571399724"&gt;54&lt;/key&gt;&lt;/foreign-keys&gt;&lt;ref-type name="Journal Article"&gt;17&lt;/ref-type&gt;&lt;contributors&gt;&lt;authors&gt;&lt;author&gt;Ji, J.&lt;/author&gt;&lt;author&gt;Tang, X.&lt;/author&gt;&lt;author&gt;Hu, W.&lt;/author&gt;&lt;author&gt;Maggert, K. A.&lt;/author&gt;&lt;author&gt;Rong, Y. S.&lt;/author&gt;&lt;/authors&gt;&lt;/contributors&gt;&lt;auth-address&gt;School of Life Sciences, Sun Yat-sen University, Guangzhou, China.&amp;#xD;Laboratory of Biochemistry and Molecular Biology, National Cancer Institute, National Institutes of Health, Bethesda, Maryland, United States of America.&amp;#xD;Department of Cellular and Molecular Medicine, University of Arizona, Tucson, AZ, United States of America.&lt;/auth-address&gt;&lt;titles&gt;&lt;title&gt;The processivity factor Pol32 mediates nuclear localization of DNA polymerase delta and prevents chromosomal fragile site formation in Drosophila development&lt;/title&gt;&lt;secondary-title&gt;PLoS Genet&lt;/secondary-title&gt;&lt;/titles&gt;&lt;periodical&gt;&lt;full-title&gt;PLoS Genet&lt;/full-title&gt;&lt;/periodical&gt;&lt;pages&gt;e1008169&lt;/pages&gt;&lt;volume&gt;15&lt;/volume&gt;&lt;number&gt;5&lt;/number&gt;&lt;edition&gt;2019/05/18&lt;/edition&gt;&lt;dates&gt;&lt;year&gt;2019&lt;/year&gt;&lt;pub-dates&gt;&lt;date&gt;May&lt;/date&gt;&lt;/pub-dates&gt;&lt;/dates&gt;&lt;isbn&gt;1553-7404 (Electronic)&amp;#xD;1553-7390 (Linking)&lt;/isbn&gt;&lt;accession-num&gt;31100062&lt;/accession-num&gt;&lt;urls&gt;&lt;related-urls&gt;&lt;url&gt;https://www.ncbi.nlm.nih.gov/pubmed/31100062&lt;/url&gt;&lt;/related-urls&gt;&lt;/urls&gt;&lt;custom2&gt;PMC6542543&lt;/custom2&gt;&lt;electronic-resource-num&gt;10.1371/journal.pgen.100816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A614A" w:rsidRPr="004C4EB7" w14:paraId="5346F4D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B9BBA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61A92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A3E83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10105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4EF62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CA614A" w:rsidRPr="004C4EB7" w14:paraId="6F811689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2BA36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29D68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17E6E3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elta DNA polymerase complex (GO:0043625)</w:t>
            </w:r>
          </w:p>
          <w:p w14:paraId="1101776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zeta DNA polymerase complex (GO:001603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4E2AD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51CF63E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39A723" w14:textId="67839742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Ji&lt;/Author&gt;&lt;Year&gt;2019&lt;/Year&gt;&lt;RecNum&gt;54&lt;/RecNum&gt;&lt;DisplayText&gt;(15)&lt;/DisplayText&gt;&lt;record&gt;&lt;rec-number&gt;54&lt;/rec-number&gt;&lt;foreign-keys&gt;&lt;key app="EN" db-id="9ttreex2m0rv01eerdp5daa2vdrxzfzdr090" timestamp="1571399724"&gt;54&lt;/key&gt;&lt;/foreign-keys&gt;&lt;ref-type name="Journal Article"&gt;17&lt;/ref-type&gt;&lt;contributors&gt;&lt;authors&gt;&lt;author&gt;Ji, J.&lt;/author&gt;&lt;author&gt;Tang, X.&lt;/author&gt;&lt;author&gt;Hu, W.&lt;/author&gt;&lt;author&gt;Maggert, K. A.&lt;/author&gt;&lt;author&gt;Rong, Y. S.&lt;/author&gt;&lt;/authors&gt;&lt;/contributors&gt;&lt;auth-address&gt;School of Life Sciences, Sun Yat-sen University, Guangzhou, China.&amp;#xD;Laboratory of Biochemistry and Molecular Biology, National Cancer Institute, National Institutes of Health, Bethesda, Maryland, United States of America.&amp;#xD;Department of Cellular and Molecular Medicine, University of Arizona, Tucson, AZ, United States of America.&lt;/auth-address&gt;&lt;titles&gt;&lt;title&gt;The processivity factor Pol32 mediates nuclear localization of DNA polymerase delta and prevents chromosomal fragile site formation in Drosophila development&lt;/title&gt;&lt;secondary-title&gt;PLoS Genet&lt;/secondary-title&gt;&lt;/titles&gt;&lt;periodical&gt;&lt;full-title&gt;PLoS Genet&lt;/full-title&gt;&lt;/periodical&gt;&lt;pages&gt;e1008169&lt;/pages&gt;&lt;volume&gt;15&lt;/volume&gt;&lt;number&gt;5&lt;/number&gt;&lt;edition&gt;2019/05/18&lt;/edition&gt;&lt;dates&gt;&lt;year&gt;2019&lt;/year&gt;&lt;pub-dates&gt;&lt;date&gt;May&lt;/date&gt;&lt;/pub-dates&gt;&lt;/dates&gt;&lt;isbn&gt;1553-7404 (Electronic)&amp;#xD;1553-7390 (Linking)&lt;/isbn&gt;&lt;accession-num&gt;31100062&lt;/accession-num&gt;&lt;urls&gt;&lt;related-urls&gt;&lt;url&gt;https://www.ncbi.nlm.nih.gov/pubmed/31100062&lt;/url&gt;&lt;/related-urls&gt;&lt;/urls&gt;&lt;custom2&gt;PMC6542543&lt;/custom2&gt;&lt;electronic-resource-num&gt;10.1371/journal.pgen.100816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6ACDAD5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CA614A" w:rsidRPr="004C4EB7" w14:paraId="42689899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4A7DE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3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CC012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55C60E" w14:textId="77777777" w:rsidR="00CA614A" w:rsidRPr="00806C06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806C06">
              <w:rPr>
                <w:rFonts w:ascii="Arial" w:hAnsi="Arial" w:cs="Arial"/>
                <w:sz w:val="18"/>
                <w:szCs w:val="18"/>
              </w:rPr>
              <w:t>DNA synthesis involved in double-strand break repair via homologous recombination (GO:0043150)</w:t>
            </w:r>
          </w:p>
          <w:p w14:paraId="4CEDF626" w14:textId="77777777" w:rsidR="00CA614A" w:rsidRPr="00806C06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806C06">
              <w:rPr>
                <w:rFonts w:ascii="Arial" w:hAnsi="Arial" w:cs="Arial"/>
                <w:sz w:val="18"/>
                <w:szCs w:val="18"/>
              </w:rPr>
              <w:lastRenderedPageBreak/>
              <w:t>mitotic DNA replication (GO:1902969)</w:t>
            </w:r>
          </w:p>
          <w:p w14:paraId="109BF575" w14:textId="6008E17A" w:rsidR="004C4EB7" w:rsidRPr="00806C06" w:rsidRDefault="004C4EB7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</w:rPr>
              <w:t>positive regulation of DNA-directed DNA polymerase activity (GO:1900264</w:t>
            </w:r>
            <w:r w:rsidRPr="00806C06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245255" w14:textId="77777777" w:rsidR="00CA614A" w:rsidRPr="00806C06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FF"/>
                <w:sz w:val="18"/>
                <w:szCs w:val="18"/>
              </w:rPr>
              <w:lastRenderedPageBreak/>
              <w:t>IMP</w:t>
            </w:r>
          </w:p>
          <w:p w14:paraId="14638DB9" w14:textId="77777777" w:rsidR="00CA614A" w:rsidRPr="00806C06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FF"/>
                <w:sz w:val="18"/>
                <w:szCs w:val="18"/>
              </w:rPr>
              <w:lastRenderedPageBreak/>
              <w:t>IMP</w:t>
            </w:r>
          </w:p>
          <w:p w14:paraId="6E7775FF" w14:textId="69E43227" w:rsidR="004C4EB7" w:rsidRPr="00806C06" w:rsidRDefault="004C4EB7" w:rsidP="00C3072D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FF"/>
                <w:sz w:val="18"/>
                <w:szCs w:val="18"/>
              </w:rPr>
              <w:t>I</w:t>
            </w:r>
            <w:r w:rsidR="009F5FF9" w:rsidRPr="00806C06">
              <w:rPr>
                <w:rFonts w:ascii="Arial" w:hAnsi="Arial" w:cs="Arial"/>
                <w:color w:val="0000FF"/>
                <w:sz w:val="18"/>
                <w:szCs w:val="18"/>
              </w:rPr>
              <w:t>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F69FC9" w14:textId="4D65C3E6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lastRenderedPageBreak/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e&lt;/Author&gt;&lt;Year&gt;2012&lt;/Year&gt;&lt;RecNum&gt;60&lt;/RecNum&gt;&lt;DisplayText&gt;(16)&lt;/DisplayText&gt;&lt;record&gt;&lt;rec-number&gt;60&lt;/rec-number&gt;&lt;foreign-keys&gt;&lt;key app="EN" db-id="9ttreex2m0rv01eerdp5daa2vdrxzfzdr090" timestamp="1571399724"&gt;60&lt;/key&gt;&lt;/foreign-keys&gt;&lt;ref-type name="Journal Article"&gt;17&lt;/ref-type&gt;&lt;contributors&gt;&lt;authors&gt;&lt;author&gt;Kane, D. P.&lt;/author&gt;&lt;author&gt;Shusterman, M.&lt;/author&gt;&lt;author&gt;Rong, Y.&lt;/author&gt;&lt;author&gt;McVey, M.&lt;/author&gt;&lt;/authors&gt;&lt;/contributors&gt;&lt;auth-address&gt;Department of Biology, Tufts University, Medford, Massachusetts, USA.&lt;/auth-address&gt;&lt;titles&gt;&lt;title&gt;Competition between replicative and translesion polymerases during homologous recombination repair in Drosophila&lt;/title&gt;&lt;secondary-title&gt;PLoS Genet&lt;/secondary-title&gt;&lt;/titles&gt;&lt;periodical&gt;&lt;full-title&gt;PLoS Genet&lt;/full-title&gt;&lt;/periodical&gt;&lt;pages&gt;e1002659&lt;/pages&gt;&lt;volume&gt;8&lt;/volume&gt;&lt;number&gt;4&lt;/number&gt;&lt;edition&gt;2012/04/26&lt;/edition&gt;&lt;keywords&gt;&lt;keyword&gt;Animals&lt;/keyword&gt;&lt;keyword&gt;DNA Breaks, Double-Stranded&lt;/keyword&gt;&lt;keyword&gt;*DNA Polymerase III/genetics&lt;/keyword&gt;&lt;keyword&gt;DNA Replication/*genetics&lt;/keyword&gt;&lt;keyword&gt;*DNA-Directed DNA Polymerase/genetics&lt;/keyword&gt;&lt;keyword&gt;Drosophila Proteins/genetics&lt;/keyword&gt;&lt;keyword&gt;Drosophila melanogaster/genetics&lt;/keyword&gt;&lt;keyword&gt;Mutant Proteins&lt;/keyword&gt;&lt;keyword&gt;Recombinational DNA Repair/*genetics&lt;/keyword&gt;&lt;/keywords&gt;&lt;dates&gt;&lt;year&gt;2012&lt;/year&gt;&lt;/dates&gt;&lt;isbn&gt;1553-7404 (Electronic)&amp;#xD;1553-7390 (Linking)&lt;/isbn&gt;&lt;accession-num&gt;22532806&lt;/accession-num&gt;&lt;urls&gt;&lt;related-urls&gt;&lt;url&gt;https://www.ncbi.nlm.nih.gov/pubmed/22532806&lt;/url&gt;&lt;/related-urls&gt;&lt;/urls&gt;&lt;custom2&gt;PMC3330096&lt;/custom2&gt;&lt;electronic-resource-num&gt;10.1371/journal.pgen.100265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22DD8D8" w14:textId="027F364C" w:rsid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lastRenderedPageBreak/>
              <w:fldChar w:fldCharType="begin">
                <w:fldData xml:space="preserve">PEVuZE5vdGU+PENpdGU+PEF1dGhvcj5Ucml0dG88L0F1dGhvcj48WWVhcj4yMDE1PC9ZZWFyPjxS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cml0dG88L0F1dGhvcj48WWVhcj4yMDE1PC9ZZWFyPjxS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B5CCE71" w14:textId="7E038EBE" w:rsidR="00CA614A" w:rsidRPr="004C4EB7" w:rsidRDefault="00263583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e&lt;/Author&gt;&lt;Year&gt;2012&lt;/Year&gt;&lt;RecNum&gt;60&lt;/RecNum&gt;&lt;DisplayText&gt;(16)&lt;/DisplayText&gt;&lt;record&gt;&lt;rec-number&gt;60&lt;/rec-number&gt;&lt;foreign-keys&gt;&lt;key app="EN" db-id="9ttreex2m0rv01eerdp5daa2vdrxzfzdr090" timestamp="1571399724"&gt;60&lt;/key&gt;&lt;/foreign-keys&gt;&lt;ref-type name="Journal Article"&gt;17&lt;/ref-type&gt;&lt;contributors&gt;&lt;authors&gt;&lt;author&gt;Kane, D. P.&lt;/author&gt;&lt;author&gt;Shusterman, M.&lt;/author&gt;&lt;author&gt;Rong, Y.&lt;/author&gt;&lt;author&gt;McVey, M.&lt;/author&gt;&lt;/authors&gt;&lt;/contributors&gt;&lt;auth-address&gt;Department of Biology, Tufts University, Medford, Massachusetts, USA.&lt;/auth-address&gt;&lt;titles&gt;&lt;title&gt;Competition between replicative and translesion polymerases during homologous recombination repair in Drosophila&lt;/title&gt;&lt;secondary-title&gt;PLoS Genet&lt;/secondary-title&gt;&lt;/titles&gt;&lt;periodical&gt;&lt;full-title&gt;PLoS Genet&lt;/full-title&gt;&lt;/periodical&gt;&lt;pages&gt;e1002659&lt;/pages&gt;&lt;volume&gt;8&lt;/volume&gt;&lt;number&gt;4&lt;/number&gt;&lt;edition&gt;2012/04/26&lt;/edition&gt;&lt;keywords&gt;&lt;keyword&gt;Animals&lt;/keyword&gt;&lt;keyword&gt;DNA Breaks, Double-Stranded&lt;/keyword&gt;&lt;keyword&gt;*DNA Polymerase III/genetics&lt;/keyword&gt;&lt;keyword&gt;DNA Replication/*genetics&lt;/keyword&gt;&lt;keyword&gt;*DNA-Directed DNA Polymerase/genetics&lt;/keyword&gt;&lt;keyword&gt;Drosophila Proteins/genetics&lt;/keyword&gt;&lt;keyword&gt;Drosophila melanogaster/genetics&lt;/keyword&gt;&lt;keyword&gt;Mutant Proteins&lt;/keyword&gt;&lt;keyword&gt;Recombinational DNA Repair/*genetics&lt;/keyword&gt;&lt;/keywords&gt;&lt;dates&gt;&lt;year&gt;2012&lt;/year&gt;&lt;/dates&gt;&lt;isbn&gt;1553-7404 (Electronic)&amp;#xD;1553-7390 (Linking)&lt;/isbn&gt;&lt;accession-num&gt;22532806&lt;/accession-num&gt;&lt;urls&gt;&lt;related-urls&gt;&lt;url&gt;https://www.ncbi.nlm.nih.gov/pubmed/22532806&lt;/url&gt;&lt;/related-urls&gt;&lt;/urls&gt;&lt;custom2&gt;PMC3330096&lt;/custom2&gt;&lt;electronic-resource-num&gt;10.1371/journal.pgen.100265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02CB9F7D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B2ED5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48E31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3C2505" w14:textId="2813B79F" w:rsidR="004C4EB7" w:rsidRPr="00806C06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/>
                <w:sz w:val="18"/>
                <w:szCs w:val="18"/>
              </w:rPr>
              <w:t>DNA polymerase processivity factor activity (GO:0030337</w:t>
            </w:r>
            <w:r w:rsidRPr="00806C0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6517D7" w14:textId="43918857" w:rsidR="004C4EB7" w:rsidRPr="00806C06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FF"/>
                <w:sz w:val="18"/>
                <w:szCs w:val="18"/>
              </w:rPr>
              <w:t>I</w:t>
            </w:r>
            <w:r w:rsidR="009F5FF9" w:rsidRPr="00806C06">
              <w:rPr>
                <w:rFonts w:ascii="Arial" w:hAnsi="Arial" w:cs="Arial"/>
                <w:color w:val="0000FF"/>
                <w:sz w:val="18"/>
                <w:szCs w:val="18"/>
              </w:rPr>
              <w:t>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508A04" w14:textId="357C0ED8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e&lt;/Author&gt;&lt;Year&gt;2012&lt;/Year&gt;&lt;RecNum&gt;60&lt;/RecNum&gt;&lt;DisplayText&gt;(16)&lt;/DisplayText&gt;&lt;record&gt;&lt;rec-number&gt;60&lt;/rec-number&gt;&lt;foreign-keys&gt;&lt;key app="EN" db-id="9ttreex2m0rv01eerdp5daa2vdrxzfzdr090" timestamp="1571399724"&gt;60&lt;/key&gt;&lt;/foreign-keys&gt;&lt;ref-type name="Journal Article"&gt;17&lt;/ref-type&gt;&lt;contributors&gt;&lt;authors&gt;&lt;author&gt;Kane, D. P.&lt;/author&gt;&lt;author&gt;Shusterman, M.&lt;/author&gt;&lt;author&gt;Rong, Y.&lt;/author&gt;&lt;author&gt;McVey, M.&lt;/author&gt;&lt;/authors&gt;&lt;/contributors&gt;&lt;auth-address&gt;Department of Biology, Tufts University, Medford, Massachusetts, USA.&lt;/auth-address&gt;&lt;titles&gt;&lt;title&gt;Competition between replicative and translesion polymerases during homologous recombination repair in Drosophila&lt;/title&gt;&lt;secondary-title&gt;PLoS Genet&lt;/secondary-title&gt;&lt;/titles&gt;&lt;periodical&gt;&lt;full-title&gt;PLoS Genet&lt;/full-title&gt;&lt;/periodical&gt;&lt;pages&gt;e1002659&lt;/pages&gt;&lt;volume&gt;8&lt;/volume&gt;&lt;number&gt;4&lt;/number&gt;&lt;edition&gt;2012/04/26&lt;/edition&gt;&lt;keywords&gt;&lt;keyword&gt;Animals&lt;/keyword&gt;&lt;keyword&gt;DNA Breaks, Double-Stranded&lt;/keyword&gt;&lt;keyword&gt;*DNA Polymerase III/genetics&lt;/keyword&gt;&lt;keyword&gt;DNA Replication/*genetics&lt;/keyword&gt;&lt;keyword&gt;*DNA-Directed DNA Polymerase/genetics&lt;/keyword&gt;&lt;keyword&gt;Drosophila Proteins/genetics&lt;/keyword&gt;&lt;keyword&gt;Drosophila melanogaster/genetics&lt;/keyword&gt;&lt;keyword&gt;Mutant Proteins&lt;/keyword&gt;&lt;keyword&gt;Recombinational DNA Repair/*genetics&lt;/keyword&gt;&lt;/keywords&gt;&lt;dates&gt;&lt;year&gt;2012&lt;/year&gt;&lt;/dates&gt;&lt;isbn&gt;1553-7404 (Electronic)&amp;#xD;1553-7390 (Linking)&lt;/isbn&gt;&lt;accession-num&gt;22532806&lt;/accession-num&gt;&lt;urls&gt;&lt;related-urls&gt;&lt;url&gt;https://www.ncbi.nlm.nih.gov/pubmed/22532806&lt;/url&gt;&lt;/related-urls&gt;&lt;/urls&gt;&lt;custom2&gt;PMC3330096&lt;/custom2&gt;&lt;electronic-resource-num&gt;10.1371/journal.pgen.100265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284AD25F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B21E5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4264E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2570A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elta DNA polymerase complex (GO:0043625)</w:t>
            </w:r>
          </w:p>
          <w:p w14:paraId="315F406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zeta DNA polymerase complex (GO:001603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36C72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0682CFD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6BB561" w14:textId="5649B55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Ji&lt;/Author&gt;&lt;Year&gt;2019&lt;/Year&gt;&lt;RecNum&gt;54&lt;/RecNum&gt;&lt;DisplayText&gt;(15)&lt;/DisplayText&gt;&lt;record&gt;&lt;rec-number&gt;54&lt;/rec-number&gt;&lt;foreign-keys&gt;&lt;key app="EN" db-id="9ttreex2m0rv01eerdp5daa2vdrxzfzdr090" timestamp="1571399724"&gt;54&lt;/key&gt;&lt;/foreign-keys&gt;&lt;ref-type name="Journal Article"&gt;17&lt;/ref-type&gt;&lt;contributors&gt;&lt;authors&gt;&lt;author&gt;Ji, J.&lt;/author&gt;&lt;author&gt;Tang, X.&lt;/author&gt;&lt;author&gt;Hu, W.&lt;/author&gt;&lt;author&gt;Maggert, K. A.&lt;/author&gt;&lt;author&gt;Rong, Y. S.&lt;/author&gt;&lt;/authors&gt;&lt;/contributors&gt;&lt;auth-address&gt;School of Life Sciences, Sun Yat-sen University, Guangzhou, China.&amp;#xD;Laboratory of Biochemistry and Molecular Biology, National Cancer Institute, National Institutes of Health, Bethesda, Maryland, United States of America.&amp;#xD;Department of Cellular and Molecular Medicine, University of Arizona, Tucson, AZ, United States of America.&lt;/auth-address&gt;&lt;titles&gt;&lt;title&gt;The processivity factor Pol32 mediates nuclear localization of DNA polymerase delta and prevents chromosomal fragile site formation in Drosophila development&lt;/title&gt;&lt;secondary-title&gt;PLoS Genet&lt;/secondary-title&gt;&lt;/titles&gt;&lt;periodical&gt;&lt;full-title&gt;PLoS Genet&lt;/full-title&gt;&lt;/periodical&gt;&lt;pages&gt;e1008169&lt;/pages&gt;&lt;volume&gt;15&lt;/volume&gt;&lt;number&gt;5&lt;/number&gt;&lt;edition&gt;2019/05/18&lt;/edition&gt;&lt;dates&gt;&lt;year&gt;2019&lt;/year&gt;&lt;pub-dates&gt;&lt;date&gt;May&lt;/date&gt;&lt;/pub-dates&gt;&lt;/dates&gt;&lt;isbn&gt;1553-7404 (Electronic)&amp;#xD;1553-7390 (Linking)&lt;/isbn&gt;&lt;accession-num&gt;31100062&lt;/accession-num&gt;&lt;urls&gt;&lt;related-urls&gt;&lt;url&gt;https://www.ncbi.nlm.nih.gov/pubmed/31100062&lt;/url&gt;&lt;/related-urls&gt;&lt;/urls&gt;&lt;custom2&gt;PMC6542543&lt;/custom2&gt;&lt;electronic-resource-num&gt;10.1371/journal.pgen.100816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61A416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1E1AB503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755FD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EA0F4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58C04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  <w:p w14:paraId="53D63BF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 proofreading (GO:0045004)</w:t>
            </w:r>
          </w:p>
          <w:p w14:paraId="5CC64A9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synthesis involved in DNA replication (GO:0090592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286BF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2FC34FF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2DF205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E80470" w14:textId="09FA973C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pPC9EaXNwbGF5VGV4dD48cmVjb3JkPjxy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pPC9EaXNwbGF5VGV4dD48cmVjb3JkPjxy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8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03FF394C" w14:textId="78E9DE6E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2004&lt;/Year&gt;&lt;RecNum&gt;80&lt;/RecNum&gt;&lt;DisplayText&gt;(19)&lt;/DisplayText&gt;&lt;record&gt;&lt;rec-number&gt;80&lt;/rec-number&gt;&lt;foreign-keys&gt;&lt;key app="EN" db-id="9ttreex2m0rv01eerdp5daa2vdrxzfzdr090" timestamp="1571399998"&gt;80&lt;/key&gt;&lt;/foreign-keys&gt;&lt;ref-type name="Journal Article"&gt;17&lt;/ref-type&gt;&lt;contributors&gt;&lt;authors&gt;&lt;author&gt;Oshige, M.&lt;/author&gt;&lt;author&gt;Takeuchi, R.&lt;/author&gt;&lt;author&gt;Ruike, T.&lt;/author&gt;&lt;author&gt;Kuroda, K.&lt;/author&gt;&lt;author&gt;Sakaguchi, K.&lt;/author&gt;&lt;/authors&gt;&lt;/contributors&gt;&lt;auth-address&gt;Frontier Research Center for Genome and Drug Research, Tokyo University of Science, Ymazaki 2641, Noda-shi, Chiba-ken 278-8510, Japan.&lt;/auth-address&gt;&lt;titles&gt;&lt;title&gt;Subunit protein-affinity isolation of Drosophila DNA polymerase epsilon catalytic subunit&lt;/title&gt;&lt;secondary-title&gt;Protein Expr Purif&lt;/secondary-title&gt;&lt;/titles&gt;&lt;periodical&gt;&lt;full-title&gt;Protein Expr Purif&lt;/full-title&gt;&lt;/periodical&gt;&lt;pages&gt;248-56&lt;/pages&gt;&lt;volume&gt;35&lt;/volume&gt;&lt;number&gt;2&lt;/number&gt;&lt;edition&gt;2004/05/12&lt;/edition&gt;&lt;keywords&gt;&lt;keyword&gt;Animals&lt;/keyword&gt;&lt;keyword&gt;Base Sequence&lt;/keyword&gt;&lt;keyword&gt;Catalytic Domain&lt;/keyword&gt;&lt;keyword&gt;Chromatography, Affinity/*methods&lt;/keyword&gt;&lt;keyword&gt;DNA Polymerase II/chemistry/*isolation &amp;amp; purification/metabolism&lt;/keyword&gt;&lt;keyword&gt;DNA Primers&lt;/keyword&gt;&lt;keyword&gt;Drosophila melanogaster/embryology&lt;/keyword&gt;&lt;/keywords&gt;&lt;dates&gt;&lt;year&gt;2004&lt;/year&gt;&lt;pub-dates&gt;&lt;date&gt;Jun&lt;/date&gt;&lt;/pub-dates&gt;&lt;/dates&gt;&lt;isbn&gt;1046-5928 (Print)&amp;#xD;1046-5928 (Linking)&lt;/isbn&gt;&lt;accession-num&gt;15135399&lt;/accession-num&gt;&lt;urls&gt;&lt;related-urls&gt;&lt;url&gt;https://www.ncbi.nlm.nih.gov/pubmed/15135399&lt;/url&gt;&lt;/related-urls&gt;&lt;/urls&gt;&lt;electronic-resource-num&gt;10.1016/j.pep.2004.02.00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7145CEC8" w14:textId="5D04BDCD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2004&lt;/Year&gt;&lt;RecNum&gt;80&lt;/RecNum&gt;&lt;DisplayText&gt;(19)&lt;/DisplayText&gt;&lt;record&gt;&lt;rec-number&gt;80&lt;/rec-number&gt;&lt;foreign-keys&gt;&lt;key app="EN" db-id="9ttreex2m0rv01eerdp5daa2vdrxzfzdr090" timestamp="1571399998"&gt;80&lt;/key&gt;&lt;/foreign-keys&gt;&lt;ref-type name="Journal Article"&gt;17&lt;/ref-type&gt;&lt;contributors&gt;&lt;authors&gt;&lt;author&gt;Oshige, M.&lt;/author&gt;&lt;author&gt;Takeuchi, R.&lt;/author&gt;&lt;author&gt;Ruike, T.&lt;/author&gt;&lt;author&gt;Kuroda, K.&lt;/author&gt;&lt;author&gt;Sakaguchi, K.&lt;/author&gt;&lt;/authors&gt;&lt;/contributors&gt;&lt;auth-address&gt;Frontier Research Center for Genome and Drug Research, Tokyo University of Science, Ymazaki 2641, Noda-shi, Chiba-ken 278-8510, Japan.&lt;/auth-address&gt;&lt;titles&gt;&lt;title&gt;Subunit protein-affinity isolation of Drosophila DNA polymerase epsilon catalytic subunit&lt;/title&gt;&lt;secondary-title&gt;Protein Expr Purif&lt;/secondary-title&gt;&lt;/titles&gt;&lt;periodical&gt;&lt;full-title&gt;Protein Expr Purif&lt;/full-title&gt;&lt;/periodical&gt;&lt;pages&gt;248-56&lt;/pages&gt;&lt;volume&gt;35&lt;/volume&gt;&lt;number&gt;2&lt;/number&gt;&lt;edition&gt;2004/05/12&lt;/edition&gt;&lt;keywords&gt;&lt;keyword&gt;Animals&lt;/keyword&gt;&lt;keyword&gt;Base Sequence&lt;/keyword&gt;&lt;keyword&gt;Catalytic Domain&lt;/keyword&gt;&lt;keyword&gt;Chromatography, Affinity/*methods&lt;/keyword&gt;&lt;keyword&gt;DNA Polymerase II/chemistry/*isolation &amp;amp; purification/metabolism&lt;/keyword&gt;&lt;keyword&gt;DNA Primers&lt;/keyword&gt;&lt;keyword&gt;Drosophila melanogaster/embryology&lt;/keyword&gt;&lt;/keywords&gt;&lt;dates&gt;&lt;year&gt;2004&lt;/year&gt;&lt;pub-dates&gt;&lt;date&gt;Jun&lt;/date&gt;&lt;/pub-dates&gt;&lt;/dates&gt;&lt;isbn&gt;1046-5928 (Print)&amp;#xD;1046-5928 (Linking)&lt;/isbn&gt;&lt;accession-num&gt;15135399&lt;/accession-num&gt;&lt;urls&gt;&lt;related-urls&gt;&lt;url&gt;https://www.ncbi.nlm.nih.gov/pubmed/15135399&lt;/url&gt;&lt;/related-urls&gt;&lt;/urls&gt;&lt;electronic-resource-num&gt;10.1016/j.pep.2004.02.00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731D2E5C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9EEC5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DE6F1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57E3B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  <w:p w14:paraId="7EC821D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3'-5'-exodeoxyribonuclease activity (GO:000829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C856E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46BAD58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9E6E51" w14:textId="508F223F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sMTkpPC9EaXNwbGF5VGV4dD48cmVjb3Jk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sMTkpPC9EaXNwbGF5VGV4dD48cmVjb3Jk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8,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0FADDD6" w14:textId="562520B7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sMTkpPC9EaXNwbGF5VGV4dD48cmVjb3Jk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b3lhZ2k8L0F1dGhvcj48WWVhcj4xOTk3PC9ZZWFyPjxS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8,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50B5C558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88748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EB820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E7898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epsilon DNA polymerase complex (GO:0008622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94C59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PI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6DADE9" w14:textId="4A3E3556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2004&lt;/Year&gt;&lt;RecNum&gt;80&lt;/RecNum&gt;&lt;DisplayText&gt;(19)&lt;/DisplayText&gt;&lt;record&gt;&lt;rec-number&gt;80&lt;/rec-number&gt;&lt;foreign-keys&gt;&lt;key app="EN" db-id="9ttreex2m0rv01eerdp5daa2vdrxzfzdr090" timestamp="1571399998"&gt;80&lt;/key&gt;&lt;/foreign-keys&gt;&lt;ref-type name="Journal Article"&gt;17&lt;/ref-type&gt;&lt;contributors&gt;&lt;authors&gt;&lt;author&gt;Oshige, M.&lt;/author&gt;&lt;author&gt;Takeuchi, R.&lt;/author&gt;&lt;author&gt;Ruike, T.&lt;/author&gt;&lt;author&gt;Kuroda, K.&lt;/author&gt;&lt;author&gt;Sakaguchi, K.&lt;/author&gt;&lt;/authors&gt;&lt;/contributors&gt;&lt;auth-address&gt;Frontier Research Center for Genome and Drug Research, Tokyo University of Science, Ymazaki 2641, Noda-shi, Chiba-ken 278-8510, Japan.&lt;/auth-address&gt;&lt;titles&gt;&lt;title&gt;Subunit protein-affinity isolation of Drosophila DNA polymerase epsilon catalytic subunit&lt;/title&gt;&lt;secondary-title&gt;Protein Expr Purif&lt;/secondary-title&gt;&lt;/titles&gt;&lt;periodical&gt;&lt;full-title&gt;Protein Expr Purif&lt;/full-title&gt;&lt;/periodical&gt;&lt;pages&gt;248-56&lt;/pages&gt;&lt;volume&gt;35&lt;/volume&gt;&lt;number&gt;2&lt;/number&gt;&lt;edition&gt;2004/05/12&lt;/edition&gt;&lt;keywords&gt;&lt;keyword&gt;Animals&lt;/keyword&gt;&lt;keyword&gt;Base Sequence&lt;/keyword&gt;&lt;keyword&gt;Catalytic Domain&lt;/keyword&gt;&lt;keyword&gt;Chromatography, Affinity/*methods&lt;/keyword&gt;&lt;keyword&gt;DNA Polymerase II/chemistry/*isolation &amp;amp; purification/metabolism&lt;/keyword&gt;&lt;keyword&gt;DNA Primers&lt;/keyword&gt;&lt;keyword&gt;Drosophila melanogaster/embryology&lt;/keyword&gt;&lt;/keywords&gt;&lt;dates&gt;&lt;year&gt;2004&lt;/year&gt;&lt;pub-dates&gt;&lt;date&gt;Jun&lt;/date&gt;&lt;/pub-dates&gt;&lt;/dates&gt;&lt;isbn&gt;1046-5928 (Print)&amp;#xD;1046-5928 (Linking)&lt;/isbn&gt;&lt;accession-num&gt;15135399&lt;/accession-num&gt;&lt;urls&gt;&lt;related-urls&gt;&lt;url&gt;https://www.ncbi.nlm.nih.gov/pubmed/15135399&lt;/url&gt;&lt;/related-urls&gt;&lt;/urls&gt;&lt;electronic-resource-num&gt;10.1016/j.pep.2004.02.00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78566707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60AAF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8CACE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D344C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 proofreading (GO:0045004)</w:t>
            </w:r>
          </w:p>
          <w:p w14:paraId="6E02A57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itotic DNA replication (GO:1902969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91B26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4E75BE8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1A57C6" w14:textId="4B138BC8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2004&lt;/Year&gt;&lt;RecNum&gt;80&lt;/RecNum&gt;&lt;DisplayText&gt;(19)&lt;/DisplayText&gt;&lt;record&gt;&lt;rec-number&gt;80&lt;/rec-number&gt;&lt;foreign-keys&gt;&lt;key app="EN" db-id="9ttreex2m0rv01eerdp5daa2vdrxzfzdr090" timestamp="1571399998"&gt;80&lt;/key&gt;&lt;/foreign-keys&gt;&lt;ref-type name="Journal Article"&gt;17&lt;/ref-type&gt;&lt;contributors&gt;&lt;authors&gt;&lt;author&gt;Oshige, M.&lt;/author&gt;&lt;author&gt;Takeuchi, R.&lt;/author&gt;&lt;author&gt;Ruike, T.&lt;/author&gt;&lt;author&gt;Kuroda, K.&lt;/author&gt;&lt;author&gt;Sakaguchi, K.&lt;/author&gt;&lt;/authors&gt;&lt;/contributors&gt;&lt;auth-address&gt;Frontier Research Center for Genome and Drug Research, Tokyo University of Science, Ymazaki 2641, Noda-shi, Chiba-ken 278-8510, Japan.&lt;/auth-address&gt;&lt;titles&gt;&lt;title&gt;Subunit protein-affinity isolation of Drosophila DNA polymerase epsilon catalytic subunit&lt;/title&gt;&lt;secondary-title&gt;Protein Expr Purif&lt;/secondary-title&gt;&lt;/titles&gt;&lt;periodical&gt;&lt;full-title&gt;Protein Expr Purif&lt;/full-title&gt;&lt;/periodical&gt;&lt;pages&gt;248-56&lt;/pages&gt;&lt;volume&gt;35&lt;/volume&gt;&lt;number&gt;2&lt;/number&gt;&lt;edition&gt;2004/05/12&lt;/edition&gt;&lt;keywords&gt;&lt;keyword&gt;Animals&lt;/keyword&gt;&lt;keyword&gt;Base Sequence&lt;/keyword&gt;&lt;keyword&gt;Catalytic Domain&lt;/keyword&gt;&lt;keyword&gt;Chromatography, Affinity/*methods&lt;/keyword&gt;&lt;keyword&gt;DNA Polymerase II/chemistry/*isolation &amp;amp; purification/metabolism&lt;/keyword&gt;&lt;keyword&gt;DNA Primers&lt;/keyword&gt;&lt;keyword&gt;Drosophila melanogaster/embryology&lt;/keyword&gt;&lt;/keywords&gt;&lt;dates&gt;&lt;year&gt;2004&lt;/year&gt;&lt;pub-dates&gt;&lt;date&gt;Jun&lt;/date&gt;&lt;/pub-dates&gt;&lt;/dates&gt;&lt;isbn&gt;1046-5928 (Print)&amp;#xD;1046-5928 (Linking)&lt;/isbn&gt;&lt;accession-num&gt;15135399&lt;/accession-num&gt;&lt;urls&gt;&lt;related-urls&gt;&lt;url&gt;https://www.ncbi.nlm.nih.gov/pubmed/15135399&lt;/url&gt;&lt;/related-urls&gt;&lt;/urls&gt;&lt;electronic-resource-num&gt;10.1016/j.pep.2004.02.00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0BA5F28B" w14:textId="52A2F34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ahashi&lt;/Author&gt;&lt;Year&gt;2013&lt;/Year&gt;&lt;RecNum&gt;86&lt;/RecNum&gt;&lt;DisplayText&gt;(20)&lt;/DisplayText&gt;&lt;record&gt;&lt;rec-number&gt;86&lt;/rec-number&gt;&lt;foreign-keys&gt;&lt;key app="EN" db-id="9ttreex2m0rv01eerdp5daa2vdrxzfzdr090" timestamp="1571400293"&gt;86&lt;/key&gt;&lt;/foreign-keys&gt;&lt;ref-type name="Journal Article"&gt;17&lt;/ref-type&gt;&lt;contributors&gt;&lt;authors&gt;&lt;author&gt;Sahashi, R.&lt;/author&gt;&lt;author&gt;Matsuda, R.&lt;/author&gt;&lt;author&gt;Suyari, O.&lt;/author&gt;&lt;author&gt;Kawai, M.&lt;/author&gt;&lt;author&gt;Yoshida, H.&lt;/author&gt;&lt;author&gt;Cotterill, S.&lt;/author&gt;&lt;author&gt;Yamaguchi, M.&lt;/author&gt;&lt;/authors&gt;&lt;/contributors&gt;&lt;auth-address&gt;Department of Applied Biology, Kyoto Institute of Technology Sakyo-ku, Kyoto 606-8585, Japan ; Insect Biomedical Research Center, Kyoto Institute of Technology Sakyo-ku, Kyoto 606-8585, Japan.&lt;/auth-address&gt;&lt;titles&gt;&lt;title&gt;Functional analysis of Drosophila DNA polymerase epsilon p58 subunit&lt;/title&gt;&lt;secondary-title&gt;Am J Cancer Res&lt;/secondary-title&gt;&lt;/titles&gt;&lt;periodical&gt;&lt;full-title&gt;Am J Cancer Res&lt;/full-title&gt;&lt;/periodical&gt;&lt;pages&gt;478-89&lt;/pages&gt;&lt;volume&gt;3&lt;/volume&gt;&lt;number&gt;5&lt;/number&gt;&lt;edition&gt;2013/11/14&lt;/edition&gt;&lt;keywords&gt;&lt;keyword&gt;DNA polymerase epsilon B subunit&lt;/keyword&gt;&lt;keyword&gt;Drosophila melanogaster&lt;/keyword&gt;&lt;/keywords&gt;&lt;dates&gt;&lt;year&gt;2013&lt;/year&gt;&lt;/dates&gt;&lt;isbn&gt;2156-6976 (Print)&amp;#xD;2156-6976 (Linking)&lt;/isbn&gt;&lt;accession-num&gt;24224125&lt;/accession-num&gt;&lt;urls&gt;&lt;related-urls&gt;&lt;url&gt;https://www.ncbi.nlm.nih.gov/pubmed/24224125&lt;/url&gt;&lt;/related-urls&gt;&lt;/urls&gt;&lt;custom2&gt;PMC3816967&lt;/custom2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0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1968C2F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BB820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777A5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9D3FD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A7B61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022C4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7B7F907F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0C08D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BB35A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055D6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epsilon DNA polymerase complex (GO:0008622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DDBC5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PI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8F5A15" w14:textId="665194B9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2004&lt;/Year&gt;&lt;RecNum&gt;80&lt;/RecNum&gt;&lt;DisplayText&gt;(19)&lt;/DisplayText&gt;&lt;record&gt;&lt;rec-number&gt;80&lt;/rec-number&gt;&lt;foreign-keys&gt;&lt;key app="EN" db-id="9ttreex2m0rv01eerdp5daa2vdrxzfzdr090" timestamp="1571399998"&gt;80&lt;/key&gt;&lt;/foreign-keys&gt;&lt;ref-type name="Journal Article"&gt;17&lt;/ref-type&gt;&lt;contributors&gt;&lt;authors&gt;&lt;author&gt;Oshige, M.&lt;/author&gt;&lt;author&gt;Takeuchi, R.&lt;/author&gt;&lt;author&gt;Ruike, T.&lt;/author&gt;&lt;author&gt;Kuroda, K.&lt;/author&gt;&lt;author&gt;Sakaguchi, K.&lt;/author&gt;&lt;/authors&gt;&lt;/contributors&gt;&lt;auth-address&gt;Frontier Research Center for Genome and Drug Research, Tokyo University of Science, Ymazaki 2641, Noda-shi, Chiba-ken 278-8510, Japan.&lt;/auth-address&gt;&lt;titles&gt;&lt;title&gt;Subunit protein-affinity isolation of Drosophila DNA polymerase epsilon catalytic subunit&lt;/title&gt;&lt;secondary-title&gt;Protein Expr Purif&lt;/secondary-title&gt;&lt;/titles&gt;&lt;periodical&gt;&lt;full-title&gt;Protein Expr Purif&lt;/full-title&gt;&lt;/periodical&gt;&lt;pages&gt;248-56&lt;/pages&gt;&lt;volume&gt;35&lt;/volume&gt;&lt;number&gt;2&lt;/number&gt;&lt;edition&gt;2004/05/12&lt;/edition&gt;&lt;keywords&gt;&lt;keyword&gt;Animals&lt;/keyword&gt;&lt;keyword&gt;Base Sequence&lt;/keyword&gt;&lt;keyword&gt;Catalytic Domain&lt;/keyword&gt;&lt;keyword&gt;Chromatography, Affinity/*methods&lt;/keyword&gt;&lt;keyword&gt;DNA Polymerase II/chemistry/*isolation &amp;amp; purification/metabolism&lt;/keyword&gt;&lt;keyword&gt;DNA Primers&lt;/keyword&gt;&lt;keyword&gt;Drosophila melanogaster/embryology&lt;/keyword&gt;&lt;/keywords&gt;&lt;dates&gt;&lt;year&gt;2004&lt;/year&gt;&lt;pub-dates&gt;&lt;date&gt;Jun&lt;/date&gt;&lt;/pub-dates&gt;&lt;/dates&gt;&lt;isbn&gt;1046-5928 (Print)&amp;#xD;1046-5928 (Linking)&lt;/isbn&gt;&lt;accession-num&gt;15135399&lt;/accession-num&gt;&lt;urls&gt;&lt;related-urls&gt;&lt;url&gt;https://www.ncbi.nlm.nih.gov/pubmed/15135399&lt;/url&gt;&lt;/related-urls&gt;&lt;/urls&gt;&lt;electronic-resource-num&gt;10.1016/j.pep.2004.02.00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506C47BE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D7532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3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9E7C5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15597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16231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4D02A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64D0240B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0913E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4D2A2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5724F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30CDF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59B70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47B33C18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03AE4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41FCC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8AA14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epsilon DNA polymerase complex (GO:0008622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5AE65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4413A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470EF426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154EA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4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77C9D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862CA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6B87F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4CCAD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0EE102E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B91F5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F2FAC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8C9A4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06C59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D8311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34FEFF9F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38F17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94601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37F20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epsilon DNA polymerase complex (GO:0008622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4BF66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3929A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0DD48199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A1537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Z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0B30B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583FA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synthesis involved in double-strand break repair via homologous recombination (GO:0043150)</w:t>
            </w:r>
          </w:p>
          <w:p w14:paraId="1D7FC381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biosynthetic process (GO:0071897)</w:t>
            </w:r>
          </w:p>
          <w:p w14:paraId="0D8E0651" w14:textId="29808D4E" w:rsidR="00CC7BF1" w:rsidRPr="004C4EB7" w:rsidRDefault="00CC7BF1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CC7BF1">
              <w:rPr>
                <w:rFonts w:ascii="Arial" w:hAnsi="Arial" w:cs="Arial"/>
                <w:sz w:val="18"/>
                <w:szCs w:val="18"/>
              </w:rPr>
              <w:t>DNA synthesis involved in DNA repair (GO:0000731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950A7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  <w:p w14:paraId="309B599F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1CBE9A06" w14:textId="689E4EF1" w:rsidR="00CC7BF1" w:rsidRPr="004C4EB7" w:rsidRDefault="00CC7BF1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278D27" w14:textId="2887404A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e&lt;/Author&gt;&lt;Year&gt;2012&lt;/Year&gt;&lt;RecNum&gt;60&lt;/RecNum&gt;&lt;DisplayText&gt;(16)&lt;/DisplayText&gt;&lt;record&gt;&lt;rec-number&gt;60&lt;/rec-number&gt;&lt;foreign-keys&gt;&lt;key app="EN" db-id="9ttreex2m0rv01eerdp5daa2vdrxzfzdr090" timestamp="1571399724"&gt;60&lt;/key&gt;&lt;/foreign-keys&gt;&lt;ref-type name="Journal Article"&gt;17&lt;/ref-type&gt;&lt;contributors&gt;&lt;authors&gt;&lt;author&gt;Kane, D. P.&lt;/author&gt;&lt;author&gt;Shusterman, M.&lt;/author&gt;&lt;author&gt;Rong, Y.&lt;/author&gt;&lt;author&gt;McVey, M.&lt;/author&gt;&lt;/authors&gt;&lt;/contributors&gt;&lt;auth-address&gt;Department of Biology, Tufts University, Medford, Massachusetts, USA.&lt;/auth-address&gt;&lt;titles&gt;&lt;title&gt;Competition between replicative and translesion polymerases during homologous recombination repair in Drosophila&lt;/title&gt;&lt;secondary-title&gt;PLoS Genet&lt;/secondary-title&gt;&lt;/titles&gt;&lt;periodical&gt;&lt;full-title&gt;PLoS Genet&lt;/full-title&gt;&lt;/periodical&gt;&lt;pages&gt;e1002659&lt;/pages&gt;&lt;volume&gt;8&lt;/volume&gt;&lt;number&gt;4&lt;/number&gt;&lt;edition&gt;2012/04/26&lt;/edition&gt;&lt;keywords&gt;&lt;keyword&gt;Animals&lt;/keyword&gt;&lt;keyword&gt;DNA Breaks, Double-Stranded&lt;/keyword&gt;&lt;keyword&gt;*DNA Polymerase III/genetics&lt;/keyword&gt;&lt;keyword&gt;DNA Replication/*genetics&lt;/keyword&gt;&lt;keyword&gt;*DNA-Directed DNA Polymerase/genetics&lt;/keyword&gt;&lt;keyword&gt;Drosophila Proteins/genetics&lt;/keyword&gt;&lt;keyword&gt;Drosophila melanogaster/genetics&lt;/keyword&gt;&lt;keyword&gt;Mutant Proteins&lt;/keyword&gt;&lt;keyword&gt;Recombinational DNA Repair/*genetics&lt;/keyword&gt;&lt;/keywords&gt;&lt;dates&gt;&lt;year&gt;2012&lt;/year&gt;&lt;/dates&gt;&lt;isbn&gt;1553-7404 (Electronic)&amp;#xD;1553-7390 (Linking)&lt;/isbn&gt;&lt;accession-num&gt;22532806&lt;/accession-num&gt;&lt;urls&gt;&lt;related-urls&gt;&lt;url&gt;https://www.ncbi.nlm.nih.gov/pubmed/22532806&lt;/url&gt;&lt;/related-urls&gt;&lt;/urls&gt;&lt;custom2&gt;PMC3330096&lt;/custom2&gt;&lt;electronic-resource-num&gt;10.1371/journal.pgen.100265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B84D79A" w14:textId="4291E4B3" w:rsid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35EFB1E" w14:textId="0526B0AB" w:rsidR="00CC7BF1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Y8L1llYXI+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Y8L1llYXI+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68694D09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7C79F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5EBE3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B4D9A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0F2EB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80FCA6" w14:textId="5DB450BA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0FC70012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BD3F3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2EFED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F454F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zeta DNA polymerase complex (GO:0016035) 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6CDBD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PI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3B1CA6" w14:textId="25565919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00E88A36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5A7E7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Z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B18EF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C6725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1E7BC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7F764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4094EA9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0AF0F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CBFCA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A8FA9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FF0000"/>
                <w:sz w:val="18"/>
                <w:szCs w:val="18"/>
                <w:highlight w:val="white"/>
              </w:rPr>
            </w:pP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A193B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ABF9A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2E0A2F4B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F8467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B367F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A865C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zeta DNA polymerase complex (GO:0016035) 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55E85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PI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BF82CF" w14:textId="0F972C43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YWtldWNoaTwvQXV0aG9yPjxZZWFyPjIwMDQ8L1llYXI+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246C8819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C51FE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H</w:t>
            </w:r>
            <w:proofErr w:type="spellEnd"/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65714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B6950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translesion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synthesis (GO:001998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7FA27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881A79" w14:textId="69D20030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shikawa&lt;/Author&gt;&lt;Year&gt;2001&lt;/Year&gt;&lt;RecNum&gt;120&lt;/RecNum&gt;&lt;DisplayText&gt;(23)&lt;/DisplayText&gt;&lt;record&gt;&lt;rec-number&gt;120&lt;/rec-number&gt;&lt;foreign-keys&gt;&lt;key app="EN" db-id="9ttreex2m0rv01eerdp5daa2vdrxzfzdr090" timestamp="1571405617"&gt;120&lt;/key&gt;&lt;/foreign-keys&gt;&lt;ref-type name="Journal Article"&gt;17&lt;/ref-type&gt;&lt;contributors&gt;&lt;authors&gt;&lt;author&gt;Ishikawa, T.&lt;/author&gt;&lt;author&gt;Uematsu, N.&lt;/author&gt;&lt;author&gt;Mizukoshi, T.&lt;/author&gt;&lt;author&gt;Iwai, S.&lt;/author&gt;&lt;author&gt;Iwasaki, H.&lt;/author&gt;&lt;author&gt;Masutani, C.&lt;/author&gt;&lt;author&gt;Hanaoka, F.&lt;/author&gt;&lt;author&gt;Ueda, R.&lt;/author&gt;&lt;author&gt;Ohmori, H.&lt;/author&gt;&lt;author&gt;Todo, T.&lt;/author&gt;&lt;/authors&gt;&lt;/contributors&gt;&lt;titles&gt;&lt;title&gt;Mutagenic and nonmutagenic bypass of DNA lesions by Drosophila DNA polymerases dpoleta and dpoliota.&lt;/title&gt;&lt;secondary-title&gt;J Biol Chem.&lt;/secondary-title&gt;&lt;/titles&gt;&lt;periodical&gt;&lt;full-title&gt;J Biol Chem.&lt;/full-title&gt;&lt;/periodical&gt;&lt;pages&gt;15155-15163&lt;/pages&gt;&lt;volume&gt;276&lt;/volume&gt;&lt;number&gt;18&lt;/number&gt;&lt;dates&gt;&lt;year&gt;2001&lt;/year&gt;&lt;/dates&gt;&lt;accession-num&gt;11297519&lt;/accession-num&gt;&lt;urls&gt;&lt;/urls&gt;&lt;electronic-resource-num&gt;10.1074/jbc.M009822200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47741D9A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ADEF8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CB4D6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658BB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ACB0E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, 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0BA98B" w14:textId="0178DE65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shikawa&lt;/Author&gt;&lt;Year&gt;2001&lt;/Year&gt;&lt;RecNum&gt;120&lt;/RecNum&gt;&lt;DisplayText&gt;(23)&lt;/DisplayText&gt;&lt;record&gt;&lt;rec-number&gt;120&lt;/rec-number&gt;&lt;foreign-keys&gt;&lt;key app="EN" db-id="9ttreex2m0rv01eerdp5daa2vdrxzfzdr090" timestamp="1571405617"&gt;120&lt;/key&gt;&lt;/foreign-keys&gt;&lt;ref-type name="Journal Article"&gt;17&lt;/ref-type&gt;&lt;contributors&gt;&lt;authors&gt;&lt;author&gt;Ishikawa, T.&lt;/author&gt;&lt;author&gt;Uematsu, N.&lt;/author&gt;&lt;author&gt;Mizukoshi, T.&lt;/author&gt;&lt;author&gt;Iwai, S.&lt;/author&gt;&lt;author&gt;Iwasaki, H.&lt;/author&gt;&lt;author&gt;Masutani, C.&lt;/author&gt;&lt;author&gt;Hanaoka, F.&lt;/author&gt;&lt;author&gt;Ueda, R.&lt;/author&gt;&lt;author&gt;Ohmori, H.&lt;/author&gt;&lt;author&gt;Todo, T.&lt;/author&gt;&lt;/authors&gt;&lt;/contributors&gt;&lt;titles&gt;&lt;title&gt;Mutagenic and nonmutagenic bypass of DNA lesions by Drosophila DNA polymerases dpoleta and dpoliota.&lt;/title&gt;&lt;secondary-title&gt;J Biol Chem.&lt;/secondary-title&gt;&lt;/titles&gt;&lt;periodical&gt;&lt;full-title&gt;J Biol Chem.&lt;/full-title&gt;&lt;/periodical&gt;&lt;pages&gt;15155-15163&lt;/pages&gt;&lt;volume&gt;276&lt;/volume&gt;&lt;number&gt;18&lt;/number&gt;&lt;dates&gt;&lt;year&gt;2001&lt;/year&gt;&lt;/dates&gt;&lt;accession-num&gt;11297519&lt;/accession-num&gt;&lt;urls&gt;&lt;/urls&gt;&lt;electronic-resource-num&gt;10.1074/jbc.M009822200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67A7A0CD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A06A3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16E46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45B81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n/a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B2F37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32D1C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2F7DEBCE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D0D81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I</w:t>
            </w:r>
            <w:proofErr w:type="spellEnd"/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FE378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A6169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translesion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synthesis (GO:001998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BD1D6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1EF3DB" w14:textId="023F32BA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shikawa&lt;/Author&gt;&lt;Year&gt;2001&lt;/Year&gt;&lt;RecNum&gt;120&lt;/RecNum&gt;&lt;DisplayText&gt;(23)&lt;/DisplayText&gt;&lt;record&gt;&lt;rec-number&gt;120&lt;/rec-number&gt;&lt;foreign-keys&gt;&lt;key app="EN" db-id="9ttreex2m0rv01eerdp5daa2vdrxzfzdr090" timestamp="1571405617"&gt;120&lt;/key&gt;&lt;/foreign-keys&gt;&lt;ref-type name="Journal Article"&gt;17&lt;/ref-type&gt;&lt;contributors&gt;&lt;authors&gt;&lt;author&gt;Ishikawa, T.&lt;/author&gt;&lt;author&gt;Uematsu, N.&lt;/author&gt;&lt;author&gt;Mizukoshi, T.&lt;/author&gt;&lt;author&gt;Iwai, S.&lt;/author&gt;&lt;author&gt;Iwasaki, H.&lt;/author&gt;&lt;author&gt;Masutani, C.&lt;/author&gt;&lt;author&gt;Hanaoka, F.&lt;/author&gt;&lt;author&gt;Ueda, R.&lt;/author&gt;&lt;author&gt;Ohmori, H.&lt;/author&gt;&lt;author&gt;Todo, T.&lt;/author&gt;&lt;/authors&gt;&lt;/contributors&gt;&lt;titles&gt;&lt;title&gt;Mutagenic and nonmutagenic bypass of DNA lesions by Drosophila DNA polymerases dpoleta and dpoliota.&lt;/title&gt;&lt;secondary-title&gt;J Biol Chem.&lt;/secondary-title&gt;&lt;/titles&gt;&lt;periodical&gt;&lt;full-title&gt;J Biol Chem.&lt;/full-title&gt;&lt;/periodical&gt;&lt;pages&gt;15155-15163&lt;/pages&gt;&lt;volume&gt;276&lt;/volume&gt;&lt;number&gt;18&lt;/number&gt;&lt;dates&gt;&lt;year&gt;2001&lt;/year&gt;&lt;/dates&gt;&lt;accession-num&gt;11297519&lt;/accession-num&gt;&lt;urls&gt;&lt;/urls&gt;&lt;electronic-resource-num&gt;10.1074/jbc.M009822200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0BEE869E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CC101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92C69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D915C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24358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, 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2545AC" w14:textId="0B3087AC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shikawa&lt;/Author&gt;&lt;Year&gt;2001&lt;/Year&gt;&lt;RecNum&gt;120&lt;/RecNum&gt;&lt;DisplayText&gt;(23)&lt;/DisplayText&gt;&lt;record&gt;&lt;rec-number&gt;120&lt;/rec-number&gt;&lt;foreign-keys&gt;&lt;key app="EN" db-id="9ttreex2m0rv01eerdp5daa2vdrxzfzdr090" timestamp="1571405617"&gt;120&lt;/key&gt;&lt;/foreign-keys&gt;&lt;ref-type name="Journal Article"&gt;17&lt;/ref-type&gt;&lt;contributors&gt;&lt;authors&gt;&lt;author&gt;Ishikawa, T.&lt;/author&gt;&lt;author&gt;Uematsu, N.&lt;/author&gt;&lt;author&gt;Mizukoshi, T.&lt;/author&gt;&lt;author&gt;Iwai, S.&lt;/author&gt;&lt;author&gt;Iwasaki, H.&lt;/author&gt;&lt;author&gt;Masutani, C.&lt;/author&gt;&lt;author&gt;Hanaoka, F.&lt;/author&gt;&lt;author&gt;Ueda, R.&lt;/author&gt;&lt;author&gt;Ohmori, H.&lt;/author&gt;&lt;author&gt;Todo, T.&lt;/author&gt;&lt;/authors&gt;&lt;/contributors&gt;&lt;titles&gt;&lt;title&gt;Mutagenic and nonmutagenic bypass of DNA lesions by Drosophila DNA polymerases dpoleta and dpoliota.&lt;/title&gt;&lt;secondary-title&gt;J Biol Chem.&lt;/secondary-title&gt;&lt;/titles&gt;&lt;periodical&gt;&lt;full-title&gt;J Biol Chem.&lt;/full-title&gt;&lt;/periodical&gt;&lt;pages&gt;15155-15163&lt;/pages&gt;&lt;volume&gt;276&lt;/volume&gt;&lt;number&gt;18&lt;/number&gt;&lt;dates&gt;&lt;year&gt;2001&lt;/year&gt;&lt;/dates&gt;&lt;accession-num&gt;11297519&lt;/accession-num&gt;&lt;urls&gt;&lt;/urls&gt;&lt;electronic-resource-num&gt;10.1074/jbc.M009822200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7E20F14F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AF188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4D485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DDF6A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n/a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4BF02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481A2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420FD17E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D6500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Rev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C9A90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65AAF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synthesis involved in double-strand break repair via homologous recombination (GO:0043150)</w:t>
            </w:r>
          </w:p>
          <w:p w14:paraId="065C752A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translesion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 xml:space="preserve"> synthesis (GO:001998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077EF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</w:rPr>
              <w:t>IMP</w:t>
            </w:r>
          </w:p>
          <w:p w14:paraId="4E9F624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898093" w14:textId="0C3F4EC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e&lt;/Author&gt;&lt;Year&gt;2012&lt;/Year&gt;&lt;RecNum&gt;60&lt;/RecNum&gt;&lt;DisplayText&gt;(16)&lt;/DisplayText&gt;&lt;record&gt;&lt;rec-number&gt;60&lt;/rec-number&gt;&lt;foreign-keys&gt;&lt;key app="EN" db-id="9ttreex2m0rv01eerdp5daa2vdrxzfzdr090" timestamp="1571399724"&gt;60&lt;/key&gt;&lt;/foreign-keys&gt;&lt;ref-type name="Journal Article"&gt;17&lt;/ref-type&gt;&lt;contributors&gt;&lt;authors&gt;&lt;author&gt;Kane, D. P.&lt;/author&gt;&lt;author&gt;Shusterman, M.&lt;/author&gt;&lt;author&gt;Rong, Y.&lt;/author&gt;&lt;author&gt;McVey, M.&lt;/author&gt;&lt;/authors&gt;&lt;/contributors&gt;&lt;auth-address&gt;Department of Biology, Tufts University, Medford, Massachusetts, USA.&lt;/auth-address&gt;&lt;titles&gt;&lt;title&gt;Competition between replicative and translesion polymerases during homologous recombination repair in Drosophila&lt;/title&gt;&lt;secondary-title&gt;PLoS Genet&lt;/secondary-title&gt;&lt;/titles&gt;&lt;periodical&gt;&lt;full-title&gt;PLoS Genet&lt;/full-title&gt;&lt;/periodical&gt;&lt;pages&gt;e1002659&lt;/pages&gt;&lt;volume&gt;8&lt;/volume&gt;&lt;number&gt;4&lt;/number&gt;&lt;edition&gt;2012/04/26&lt;/edition&gt;&lt;keywords&gt;&lt;keyword&gt;Animals&lt;/keyword&gt;&lt;keyword&gt;DNA Breaks, Double-Stranded&lt;/keyword&gt;&lt;keyword&gt;*DNA Polymerase III/genetics&lt;/keyword&gt;&lt;keyword&gt;DNA Replication/*genetics&lt;/keyword&gt;&lt;keyword&gt;*DNA-Directed DNA Polymerase/genetics&lt;/keyword&gt;&lt;keyword&gt;Drosophila Proteins/genetics&lt;/keyword&gt;&lt;keyword&gt;Drosophila melanogaster/genetics&lt;/keyword&gt;&lt;keyword&gt;Mutant Proteins&lt;/keyword&gt;&lt;keyword&gt;Recombinational DNA Repair/*genetics&lt;/keyword&gt;&lt;/keywords&gt;&lt;dates&gt;&lt;year&gt;2012&lt;/year&gt;&lt;/dates&gt;&lt;isbn&gt;1553-7404 (Electronic)&amp;#xD;1553-7390 (Linking)&lt;/isbn&gt;&lt;accession-num&gt;22532806&lt;/accession-num&gt;&lt;urls&gt;&lt;related-urls&gt;&lt;url&gt;https://www.ncbi.nlm.nih.gov/pubmed/22532806&lt;/url&gt;&lt;/related-urls&gt;&lt;/urls&gt;&lt;custom2&gt;PMC3330096&lt;/custom2&gt;&lt;electronic-resource-num&gt;10.1371/journal.pgen.1002659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5D16783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78E0F916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E4A8F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33C01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5BEAA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eoxycytidy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 transferase activity (GO:0017125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469F8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63C09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</w:tr>
      <w:tr w:rsidR="004C4EB7" w:rsidRPr="004C4EB7" w14:paraId="337B8379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C0A7B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EF18E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9A642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01F68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5B6D4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44137D22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6F948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Q</w:t>
            </w:r>
            <w:proofErr w:type="spellEnd"/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A18AC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56EE8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synthesis involved in DNA repair (GO:0000731)</w:t>
            </w:r>
          </w:p>
          <w:p w14:paraId="1109AE4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synthesis involved in DNA repair (GO:0000731)</w:t>
            </w:r>
          </w:p>
          <w:p w14:paraId="3B6E94B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 xml:space="preserve">DNA biosynthetic process (GO:0071897) 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4CAEB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44D761B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  <w:p w14:paraId="15CCB56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56DC12" w14:textId="1A7B2D60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ZWFnYW48L0F1dGhvcj48WWVhcj4yMDE3PC9ZZWFyPjxS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ZWFnYW48L0F1dGhvcj48WWVhcj4yMDE3PC9ZZWFyPjxS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4458138" w14:textId="54A3E77E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han&lt;/Author&gt;&lt;Year&gt;2010&lt;/Year&gt;&lt;RecNum&gt;22&lt;/RecNum&gt;&lt;DisplayText&gt;(25)&lt;/DisplayText&gt;&lt;record&gt;&lt;rec-number&gt;22&lt;/rec-number&gt;&lt;foreign-keys&gt;&lt;key app="EN" db-id="9ttreex2m0rv01eerdp5daa2vdrxzfzdr090" timestamp="1571398785"&gt;22&lt;/key&gt;&lt;/foreign-keys&gt;&lt;ref-type name="Journal Article"&gt;17&lt;/ref-type&gt;&lt;contributors&gt;&lt;authors&gt;&lt;author&gt;Chan, S. H.&lt;/author&gt;&lt;author&gt;Yu, A. M.&lt;/author&gt;&lt;author&gt;McVey, M.&lt;/author&gt;&lt;/authors&gt;&lt;/contributors&gt;&lt;auth-address&gt;Department of Biology, Tufts University, Medford, Massachusetts, United States of America.&lt;/auth-address&gt;&lt;titles&gt;&lt;title&gt;Dual roles for DNA polymerase theta in alternative end-joining repair of double-strand breaks in Drosophila&lt;/title&gt;&lt;secondary-title&gt;PLoS Genet&lt;/secondary-title&gt;&lt;/titles&gt;&lt;periodical&gt;&lt;full-title&gt;PLoS Genet&lt;/full-title&gt;&lt;/periodical&gt;&lt;pages&gt;e1001005&lt;/pages&gt;&lt;volume&gt;6&lt;/volume&gt;&lt;number&gt;7&lt;/number&gt;&lt;edition&gt;2010/07/10&lt;/edition&gt;&lt;keywords&gt;&lt;keyword&gt;Animals&lt;/keyword&gt;&lt;keyword&gt;*DNA Breaks, Double-Stranded&lt;/keyword&gt;&lt;keyword&gt;*DNA Repair&lt;/keyword&gt;&lt;keyword&gt;DNA Repair Enzymes/genetics/*metabolism&lt;/keyword&gt;&lt;keyword&gt;Drosophila Proteins/genetics/*metabolism&lt;/keyword&gt;&lt;keyword&gt;Drosophila melanogaster/*enzymology/*genetics&lt;/keyword&gt;&lt;keyword&gt;Recombination, Genetic&lt;/keyword&gt;&lt;/keywords&gt;&lt;dates&gt;&lt;year&gt;2010&lt;/year&gt;&lt;pub-dates&gt;&lt;date&gt;Jul 1&lt;/date&gt;&lt;/pub-dates&gt;&lt;/dates&gt;&lt;isbn&gt;1553-7404 (Electronic)&amp;#xD;1553-7390 (Linking)&lt;/isbn&gt;&lt;accession-num&gt;20617203&lt;/accession-num&gt;&lt;urls&gt;&lt;related-urls&gt;&lt;url&gt;https://www.ncbi.nlm.nih.gov/pubmed/20617203&lt;/url&gt;&lt;/related-urls&gt;&lt;/urls&gt;&lt;custom2&gt;PMC2895639&lt;/custom2&gt;&lt;electronic-resource-num&gt;10.1371/journal.pgen.1001005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97B23A7" w14:textId="383C52A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shige&lt;/Author&gt;&lt;Year&gt;1999&lt;/Year&gt;&lt;RecNum&gt;78&lt;/RecNum&gt;&lt;DisplayText&gt;(26)&lt;/DisplayText&gt;&lt;record&gt;&lt;rec-number&gt;78&lt;/rec-number&gt;&lt;foreign-keys&gt;&lt;key app="EN" db-id="9ttreex2m0rv01eerdp5daa2vdrxzfzdr090" timestamp="1571399998"&gt;78&lt;/key&gt;&lt;/foreign-keys&gt;&lt;ref-type name="Journal Article"&gt;17&lt;/ref-type&gt;&lt;contributors&gt;&lt;authors&gt;&lt;author&gt;Oshige, M.&lt;/author&gt;&lt;author&gt;Aoyagi, N.&lt;/author&gt;&lt;author&gt;Harris, P. V.&lt;/author&gt;&lt;author&gt;Burtis, K. C.&lt;/author&gt;&lt;author&gt;Sakaguchi, K.&lt;/author&gt;&lt;/authors&gt;&lt;/contributors&gt;&lt;auth-address&gt;Department of Applied Biological Science, Faculty of Science and Technology, Science University of Tokyo, Japan.&lt;/auth-address&gt;&lt;titles&gt;&lt;title&gt;A new DNA polymerase species from Drosophila melanogaster: a probable mus308 gene product&lt;/title&gt;&lt;secondary-title&gt;Mutat Res&lt;/secondary-title&gt;&lt;/titles&gt;&lt;periodical&gt;&lt;full-title&gt;Mutat Res&lt;/full-title&gt;&lt;/periodical&gt;&lt;pages&gt;183-92&lt;/pages&gt;&lt;volume&gt;433&lt;/volume&gt;&lt;number&gt;3&lt;/number&gt;&lt;edition&gt;1999/05/27&lt;/edition&gt;&lt;keywords&gt;&lt;keyword&gt;Animals&lt;/keyword&gt;&lt;keyword&gt;Chromatography, Agarose&lt;/keyword&gt;&lt;keyword&gt;DNA Polymerase I/chemistry/*genetics/isolation &amp;amp; purification&lt;/keyword&gt;&lt;keyword&gt;DNA Repair Enzymes&lt;/keyword&gt;&lt;keyword&gt;*Drosophila Proteins&lt;/keyword&gt;&lt;keyword&gt;Drosophila melanogaster/embryology/*enzymology/*genetics&lt;/keyword&gt;&lt;keyword&gt;*Genes, Insect&lt;/keyword&gt;&lt;keyword&gt;Humans&lt;/keyword&gt;&lt;keyword&gt;Hydrogen-Ion Concentration&lt;/keyword&gt;&lt;keyword&gt;Molecular Weight&lt;/keyword&gt;&lt;keyword&gt;Mutation&lt;/keyword&gt;&lt;/keywords&gt;&lt;dates&gt;&lt;year&gt;1999&lt;/year&gt;&lt;pub-dates&gt;&lt;date&gt;Apr 9&lt;/date&gt;&lt;/pub-dates&gt;&lt;/dates&gt;&lt;isbn&gt;0027-5107 (Print)&amp;#xD;0027-5107 (Linking)&lt;/isbn&gt;&lt;accession-num&gt;10343651&lt;/accession-num&gt;&lt;urls&gt;&lt;related-urls&gt;&lt;url&gt;https://www.ncbi.nlm.nih.gov/pubmed/10343651&lt;/url&gt;&lt;/related-urls&gt;&lt;/urls&gt;&lt;electronic-resource-num&gt;10.1016/s0921-8777(99)00005-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4ED83D92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B4556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3DE26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2479C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602BF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82B14A" w14:textId="4E94D3F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c2hpZ2U8L0F1dGhvcj48WWVhcj4xOTk5PC9ZZWFyPjxS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c2hpZ2U8L0F1dGhvcj48WWVhcj4xOTk5PC9ZZWFyPjxS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4,26,27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180ADF01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BEF423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A8C45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8157CF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n/a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1272F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D26F7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C4EB7" w:rsidRPr="004C4EB7" w14:paraId="1BC3F762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19FAB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G1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B4E22E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55B72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ependent DNA replication (GO:0006261)</w:t>
            </w:r>
          </w:p>
          <w:p w14:paraId="0C5F649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itochondrial DNA replication (GO:0006264)</w:t>
            </w:r>
          </w:p>
          <w:p w14:paraId="5E83F00C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 proofreading (GO:0045004)</w:t>
            </w:r>
          </w:p>
          <w:p w14:paraId="42A23158" w14:textId="069CD561" w:rsidR="002726EA" w:rsidRPr="004C4EB7" w:rsidRDefault="002726EA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 replication proofreading (GO:0045004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4BE3EB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1739E3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  <w:p w14:paraId="1B15DA0E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B8A6B44" w14:textId="758E2BA0" w:rsidR="002726EA" w:rsidRPr="004C4EB7" w:rsidRDefault="002726EA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30926C" w14:textId="0E9ECC4F" w:rsidR="00A757C3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TQxKTwvRGlzcGxheVRleHQ+PHJl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TQxKTwvRGlzcGxheVRleHQ+PHJl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8-4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5E092D2D" w14:textId="43A4AEAC" w:rsidR="00A757C3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YXFyaTwvQXV0aG9yPjxZZWFyPjIwMDk8L1llYXI+PFJl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YXFyaTwvQXV0aG9yPjxZZWFyPjIwMDk8L1llYXI+PFJl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2-44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A56D05E" w14:textId="2D50A04D" w:rsidR="002726EA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bHNvbjwvQXV0aG9yPjxZZWFyPjE5OTU8L1llYXI+PFJl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bHNvbjwvQXV0aG9yPjxZZWFyPjE5OTU8L1llYXI+PFJl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3,3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09EE7325" w14:textId="412B8935" w:rsidR="002726EA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7820CC30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F63322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14729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7D29DA" w14:textId="1B2F60CC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  <w:p w14:paraId="03A136BF" w14:textId="4395E5F7" w:rsidR="006F3FF9" w:rsidRPr="004C4EB7" w:rsidRDefault="006F3FF9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DNA-directed DNA polymerase activity (GO:0003887)</w:t>
            </w:r>
          </w:p>
          <w:p w14:paraId="5922C0B3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3'-5'-exodeoxyribonuclease activity (GO:0008296)</w:t>
            </w:r>
          </w:p>
          <w:p w14:paraId="5EBB7AF7" w14:textId="25477842" w:rsidR="00596C12" w:rsidRPr="004C4EB7" w:rsidRDefault="00596C12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3'-5'-exodeoxyribonuclease activity (GO:0008296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694FB6" w14:textId="68A3FFA8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693C272" w14:textId="345F4735" w:rsidR="006F3FF9" w:rsidRPr="004C4EB7" w:rsidRDefault="006F3FF9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  <w:p w14:paraId="75E96AC1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3823EE3B" w14:textId="63EC0146" w:rsidR="00596C12" w:rsidRPr="004C4EB7" w:rsidRDefault="00596C12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0550AC" w14:textId="61F72C5A" w:rsidR="00CA44E2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1LDM3LDM4LDQwLDQxKTwv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1LDM3LDM4LDQwLDQxKTwv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8,33,35,37,38,40,4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8AA47F8" w14:textId="6729A72F" w:rsidR="006F3FF9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03BB6748" w14:textId="1EF35952" w:rsid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bHNvbjwvQXV0aG9yPjxZZWFyPjE5OTU8L1llYXI+PFJl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PbHNvbjwvQXV0aG9yPjxZZWFyPjE5OTU8L1llYXI+PFJl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3,35,37,40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569DA070" w14:textId="39924051" w:rsidR="00596C12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cmF0aWM8L0F1dGhvcj48WWVhcj4yMDE1PC9ZZWFyPjxS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354C62B9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465609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5F4FD8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86CA44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gamma DNA polymerase complex (GO:0005760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0A606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21371F" w14:textId="73E8B922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3LDM4LDQwLDQxKTwvRGlz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3LDM4LDQwLDQxKTwvRGlz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8,33,37,38,40,4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7F44A4B9" w14:textId="77777777" w:rsidTr="00C3072D">
        <w:trPr>
          <w:trHeight w:val="260"/>
        </w:trPr>
        <w:tc>
          <w:tcPr>
            <w:tcW w:w="900" w:type="dxa"/>
            <w:vMerge w:val="restart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74317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G2</w:t>
            </w: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9A8F6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BP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7C2ED8" w14:textId="77777777" w:rsidR="004C4EB7" w:rsidRPr="00806C06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</w:rPr>
              <w:t>DNA-dependent DNA replication (GO:0006261)</w:t>
            </w:r>
          </w:p>
          <w:p w14:paraId="151DF8CD" w14:textId="77777777" w:rsidR="004C4EB7" w:rsidRPr="00806C06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</w:rPr>
              <w:t>DNA-dependent DNA replication (GO:0006261)</w:t>
            </w:r>
          </w:p>
          <w:p w14:paraId="61D56D19" w14:textId="77777777" w:rsidR="004C4EB7" w:rsidRPr="00806C06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</w:rPr>
              <w:t>mitochondrial DNA replication (GO:0006264)</w:t>
            </w:r>
          </w:p>
          <w:p w14:paraId="39DE8C57" w14:textId="433814E2" w:rsidR="004C4EB7" w:rsidRPr="00806C06" w:rsidRDefault="004C4EB7" w:rsidP="004C4EB7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</w:rPr>
              <w:t>positive regulation of DNA-directed DNA polymerase activity (GO:1900264</w:t>
            </w:r>
            <w:r w:rsidRPr="00806C06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BAC477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  <w:p w14:paraId="7D0FE16B" w14:textId="77777777" w:rsidR="004C4EB7" w:rsidRPr="004A270E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</w:rPr>
            </w:pPr>
            <w:r w:rsidRPr="004A270E">
              <w:rPr>
                <w:rFonts w:ascii="Arial" w:hAnsi="Arial" w:cs="Arial"/>
                <w:color w:val="0000FF"/>
                <w:sz w:val="18"/>
                <w:szCs w:val="18"/>
              </w:rPr>
              <w:t>IPI</w:t>
            </w:r>
          </w:p>
          <w:p w14:paraId="078F38D5" w14:textId="77777777" w:rsid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MP</w:t>
            </w:r>
          </w:p>
          <w:p w14:paraId="6547BE0E" w14:textId="79FCFC1E" w:rsidR="004C4EB7" w:rsidRPr="004C4EB7" w:rsidRDefault="00806C06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  <w:highlight w:val="white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D9165C" w14:textId="1514C7D4" w:rsidR="00DB785B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TM0LDM2LTQxKTwvRGlzcGxheVRl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TM0LDM2LTQxKTwvRGlzcGxheVRl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8-34,36-4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B4F5ABF" w14:textId="3610A21B" w:rsidR="00DB785B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5nPC9BdXRob3I+PFllYXI+MTk5NzwvWWVhcj48UmVj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5nPC9BdXRob3I+PFllYXI+MTk5NzwvWWVhcj48UmVj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14FA29A3" w14:textId="65FDAC52" w:rsidR="00DB785B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aqri&lt;/Author&gt;&lt;Year&gt;2009&lt;/Year&gt;&lt;RecNum&gt;122&lt;/RecNum&gt;&lt;DisplayText&gt;(42)&lt;/DisplayText&gt;&lt;record&gt;&lt;rec-number&gt;122&lt;/rec-number&gt;&lt;foreign-keys&gt;&lt;key app="EN" db-id="9ttreex2m0rv01eerdp5daa2vdrxzfzdr090" timestamp="1571410899"&gt;122&lt;/key&gt;&lt;/foreign-keys&gt;&lt;ref-type name="Journal Article"&gt;17&lt;/ref-type&gt;&lt;contributors&gt;&lt;authors&gt;&lt;author&gt;Baqri, R. M.&lt;/author&gt;&lt;author&gt;Turner, B. A.&lt;/author&gt;&lt;author&gt;Rheuben, M. B.&lt;/author&gt;&lt;author&gt;Hammond, B. D.&lt;/author&gt;&lt;author&gt;Kaguni, L. S.&lt;/author&gt;&lt;author&gt;Miller, K. E.&lt;/author&gt;&lt;/authors&gt;&lt;/contributors&gt;&lt;titles&gt;&lt;title&gt;Disruption of mitochondrial DNA replication in Drosophila increases mitochondrial fast axonal transport in vivo.&lt;/title&gt;&lt;secondary-title&gt;PLoS One&lt;/secondary-title&gt;&lt;/titles&gt;&lt;periodical&gt;&lt;full-title&gt;PLoS One&lt;/full-title&gt;&lt;/periodical&gt;&lt;pages&gt;e7874&lt;/pages&gt;&lt;volume&gt;4&lt;/volume&gt;&lt;number&gt;11&lt;/number&gt;&lt;dates&gt;&lt;year&gt;2009&lt;/year&gt;&lt;/dates&gt;&lt;accession-num&gt;19924234&lt;/accession-num&gt;&lt;urls&gt;&lt;/urls&gt;&lt;electronic-resource-num&gt;10.1371/journal.pone.0007874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8166C47" w14:textId="7C90FC00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e&lt;/Author&gt;&lt;Year&gt;2010&lt;/Year&gt;&lt;RecNum&gt;131&lt;/RecNum&gt;&lt;DisplayText&gt;(46)&lt;/DisplayText&gt;&lt;record&gt;&lt;rec-number&gt;131&lt;/rec-number&gt;&lt;foreign-keys&gt;&lt;key app="EN" db-id="9ttreex2m0rv01eerdp5daa2vdrxzfzdr090" timestamp="1574951498"&gt;131&lt;/key&gt;&lt;/foreign-keys&gt;&lt;ref-type name="Journal Article"&gt;17&lt;/ref-type&gt;&lt;contributors&gt;&lt;authors&gt;&lt;author&gt;Lee, Y. S.&lt;/author&gt;&lt;author&gt;Lee, S.&lt;/author&gt;&lt;author&gt;Demeler, B.&lt;/author&gt;&lt;author&gt;Molineux, I. J.&lt;/author&gt;&lt;author&gt;Johnson, K.A.&lt;/author&gt;&lt;author&gt;Yin, Y. W.&lt;/author&gt;&lt;/authors&gt;&lt;/contributors&gt;&lt;titles&gt;&lt;title&gt;Each monomer of the dimeric accessory protein for human mitochondrial DNA polymerase has a distinct role in conferring processivity.&lt;/title&gt;&lt;secondary-title&gt;J BIol Chem.&lt;/secondary-title&gt;&lt;/titles&gt;&lt;periodical&gt;&lt;full-title&gt;J Biol Chem.&lt;/full-title&gt;&lt;/periodical&gt;&lt;pages&gt;1490-1499&lt;/pages&gt;&lt;volume&gt;285&lt;/volume&gt;&lt;number&gt;2&lt;/number&gt;&lt;dates&gt;&lt;year&gt;2010&lt;/year&gt;&lt;/dates&gt;&lt;accession-num&gt;19858216&lt;/accession-num&gt;&lt;urls&gt;&lt;/urls&gt;&lt;electronic-resource-num&gt;10.1074/jbc.M109.062752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39170920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70519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F77FA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MF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E8E311" w14:textId="53B5B8F8" w:rsidR="004C4EB7" w:rsidRPr="00806C06" w:rsidRDefault="004C4EB7" w:rsidP="004C4EB7">
            <w:pP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806C06">
              <w:rPr>
                <w:rFonts w:ascii="Arial" w:hAnsi="Arial" w:cs="Arial"/>
                <w:color w:val="000000"/>
                <w:sz w:val="18"/>
                <w:szCs w:val="18"/>
              </w:rPr>
              <w:t>DNA polymerase processivity factor activity (GO:0030337</w:t>
            </w:r>
            <w:r w:rsidRPr="00806C0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5BBC0D" w14:textId="78F902DE" w:rsidR="004C4EB7" w:rsidRPr="004C4EB7" w:rsidRDefault="00806C06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806C06">
              <w:rPr>
                <w:rFonts w:ascii="Arial" w:hAnsi="Arial" w:cs="Arial"/>
                <w:color w:val="000000" w:themeColor="text1"/>
                <w:sz w:val="18"/>
                <w:szCs w:val="18"/>
                <w:highlight w:val="white"/>
              </w:rPr>
              <w:t>ISS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49ED08" w14:textId="6A6587A4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e&lt;/Author&gt;&lt;Year&gt;2010&lt;/Year&gt;&lt;RecNum&gt;131&lt;/RecNum&gt;&lt;DisplayText&gt;(46)&lt;/DisplayText&gt;&lt;record&gt;&lt;rec-number&gt;131&lt;/rec-number&gt;&lt;foreign-keys&gt;&lt;key app="EN" db-id="9ttreex2m0rv01eerdp5daa2vdrxzfzdr090" timestamp="1574951498"&gt;131&lt;/key&gt;&lt;/foreign-keys&gt;&lt;ref-type name="Journal Article"&gt;17&lt;/ref-type&gt;&lt;contributors&gt;&lt;authors&gt;&lt;author&gt;Lee, Y. S.&lt;/author&gt;&lt;author&gt;Lee, S.&lt;/author&gt;&lt;author&gt;Demeler, B.&lt;/author&gt;&lt;author&gt;Molineux, I. J.&lt;/author&gt;&lt;author&gt;Johnson, K.A.&lt;/author&gt;&lt;author&gt;Yin, Y. W.&lt;/author&gt;&lt;/authors&gt;&lt;/contributors&gt;&lt;titles&gt;&lt;title&gt;Each monomer of the dimeric accessory protein for human mitochondrial DNA polymerase has a distinct role in conferring processivity.&lt;/title&gt;&lt;secondary-title&gt;J BIol Chem.&lt;/secondary-title&gt;&lt;/titles&gt;&lt;periodical&gt;&lt;full-title&gt;J Biol Chem.&lt;/full-title&gt;&lt;/periodical&gt;&lt;pages&gt;1490-1499&lt;/pages&gt;&lt;volume&gt;285&lt;/volume&gt;&lt;number&gt;2&lt;/number&gt;&lt;dates&gt;&lt;year&gt;2010&lt;/year&gt;&lt;/dates&gt;&lt;accession-num&gt;19858216&lt;/accession-num&gt;&lt;urls&gt;&lt;/urls&gt;&lt;electronic-resource-num&gt;10.1074/jbc.M109.062752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6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C4EB7" w:rsidRPr="004C4EB7" w14:paraId="404F0D55" w14:textId="77777777" w:rsidTr="00C3072D">
        <w:trPr>
          <w:trHeight w:val="260"/>
        </w:trPr>
        <w:tc>
          <w:tcPr>
            <w:tcW w:w="900" w:type="dxa"/>
            <w:vMerge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C5D376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</w:p>
        </w:tc>
        <w:tc>
          <w:tcPr>
            <w:tcW w:w="9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4E309C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C</w:t>
            </w:r>
          </w:p>
        </w:tc>
        <w:tc>
          <w:tcPr>
            <w:tcW w:w="825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AB82E0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gamma DNA polymerase complex (GO:0005760)</w:t>
            </w:r>
          </w:p>
          <w:p w14:paraId="27C899AD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gamma DNA polymerase complex (GO:0005760)</w:t>
            </w:r>
          </w:p>
        </w:tc>
        <w:tc>
          <w:tcPr>
            <w:tcW w:w="10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BC5491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PI</w:t>
            </w:r>
          </w:p>
          <w:p w14:paraId="35052CE5" w14:textId="77777777" w:rsidR="004C4EB7" w:rsidRPr="004C4EB7" w:rsidRDefault="004C4EB7" w:rsidP="004C4EB7">
            <w:pPr>
              <w:widowControl w:val="0"/>
              <w:spacing w:line="360" w:lineRule="auto"/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color w:val="0000FF"/>
                <w:sz w:val="18"/>
                <w:szCs w:val="18"/>
                <w:highlight w:val="white"/>
              </w:rPr>
              <w:t>IDA</w:t>
            </w:r>
          </w:p>
        </w:tc>
        <w:tc>
          <w:tcPr>
            <w:tcW w:w="232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080269" w14:textId="49233A63" w:rsidR="002432E2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5nPC9BdXRob3I+PFllYXI+MTk5NzwvWWVhcj48UmVj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YW5nPC9BdXRob3I+PFllYXI+MTk5NzwvWWVhcj48UmVj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4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33AC2C6" w14:textId="5FADE2B2" w:rsidR="004C4EB7" w:rsidRPr="004C4EB7" w:rsidRDefault="00263583" w:rsidP="004C4EB7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3LDM4LDQwLDQxKTwvRGlz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XZXJuZXR0ZTwvQXV0aG9yPjxZZWFyPjE5ODY8L1llYXI+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8,33,37,38,40,4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14:paraId="33BF42D5" w14:textId="77777777" w:rsidR="00CA614A" w:rsidRPr="004C4EB7" w:rsidRDefault="00CA614A" w:rsidP="00CA614A">
      <w:pPr>
        <w:spacing w:line="360" w:lineRule="auto"/>
        <w:rPr>
          <w:rFonts w:ascii="Arial" w:hAnsi="Arial" w:cs="Arial"/>
          <w:sz w:val="18"/>
          <w:szCs w:val="18"/>
        </w:rPr>
      </w:pPr>
    </w:p>
    <w:p w14:paraId="4B73ADC2" w14:textId="77777777" w:rsidR="00CA614A" w:rsidRPr="00263583" w:rsidRDefault="00CA614A" w:rsidP="00CA614A">
      <w:pPr>
        <w:spacing w:line="360" w:lineRule="auto"/>
        <w:rPr>
          <w:rFonts w:ascii="Arial" w:hAnsi="Arial" w:cs="Arial"/>
          <w:sz w:val="22"/>
          <w:szCs w:val="22"/>
        </w:rPr>
      </w:pPr>
      <w:r w:rsidRPr="00263583">
        <w:rPr>
          <w:rFonts w:ascii="Arial" w:hAnsi="Arial" w:cs="Arial"/>
          <w:sz w:val="22"/>
          <w:szCs w:val="22"/>
        </w:rPr>
        <w:br w:type="page"/>
      </w:r>
      <w:r w:rsidRPr="00263583">
        <w:rPr>
          <w:rFonts w:ascii="Arial" w:hAnsi="Arial" w:cs="Arial"/>
          <w:b/>
          <w:sz w:val="22"/>
          <w:szCs w:val="22"/>
        </w:rPr>
        <w:lastRenderedPageBreak/>
        <w:t xml:space="preserve">Supplementary Table 2. Proposed and previous </w:t>
      </w:r>
      <w:proofErr w:type="spellStart"/>
      <w:r w:rsidRPr="00263583">
        <w:rPr>
          <w:rFonts w:ascii="Arial" w:hAnsi="Arial" w:cs="Arial"/>
          <w:b/>
          <w:sz w:val="22"/>
          <w:szCs w:val="22"/>
        </w:rPr>
        <w:t>FlyBase</w:t>
      </w:r>
      <w:proofErr w:type="spellEnd"/>
      <w:r w:rsidRPr="00263583">
        <w:rPr>
          <w:rFonts w:ascii="Arial" w:hAnsi="Arial" w:cs="Arial"/>
          <w:b/>
          <w:sz w:val="22"/>
          <w:szCs w:val="22"/>
        </w:rPr>
        <w:t xml:space="preserve"> symbols/names for the DNA polymerases of </w:t>
      </w:r>
      <w:r w:rsidRPr="00263583">
        <w:rPr>
          <w:rFonts w:ascii="Arial" w:hAnsi="Arial" w:cs="Arial"/>
          <w:b/>
          <w:i/>
          <w:sz w:val="22"/>
          <w:szCs w:val="22"/>
        </w:rPr>
        <w:t>D. melanogaster</w:t>
      </w:r>
    </w:p>
    <w:p w14:paraId="2FDDD726" w14:textId="77777777" w:rsidR="00CA614A" w:rsidRPr="004C4EB7" w:rsidRDefault="00CA614A" w:rsidP="00CA614A">
      <w:pPr>
        <w:spacing w:line="360" w:lineRule="auto"/>
        <w:rPr>
          <w:rFonts w:ascii="Arial" w:hAnsi="Arial" w:cs="Arial"/>
          <w:sz w:val="18"/>
          <w:szCs w:val="18"/>
        </w:rPr>
      </w:pPr>
    </w:p>
    <w:tbl>
      <w:tblPr>
        <w:tblW w:w="1177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155"/>
        <w:gridCol w:w="3375"/>
        <w:gridCol w:w="1440"/>
        <w:gridCol w:w="3210"/>
        <w:gridCol w:w="1470"/>
        <w:gridCol w:w="1125"/>
      </w:tblGrid>
      <w:tr w:rsidR="00CA614A" w:rsidRPr="004C4EB7" w14:paraId="2B055E53" w14:textId="77777777" w:rsidTr="00C3072D">
        <w:tc>
          <w:tcPr>
            <w:tcW w:w="11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93A751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Proposed symbol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86B872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Proposed name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5EEE8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Previous symbol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F11699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Previous name</w:t>
            </w:r>
          </w:p>
        </w:tc>
        <w:tc>
          <w:tcPr>
            <w:tcW w:w="147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FC9A7C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b/>
                <w:sz w:val="18"/>
                <w:szCs w:val="18"/>
              </w:rPr>
              <w:t>FBgn</w:t>
            </w:r>
            <w:proofErr w:type="spellEnd"/>
            <w:r w:rsidRPr="004C4EB7">
              <w:rPr>
                <w:rFonts w:ascii="Arial" w:hAnsi="Arial" w:cs="Arial"/>
                <w:b/>
                <w:sz w:val="18"/>
                <w:szCs w:val="18"/>
              </w:rPr>
              <w:t xml:space="preserve"> ID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BF7C02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4C4EB7">
              <w:rPr>
                <w:rFonts w:ascii="Arial" w:hAnsi="Arial" w:cs="Arial"/>
                <w:b/>
                <w:sz w:val="18"/>
                <w:szCs w:val="18"/>
              </w:rPr>
              <w:t>CG number</w:t>
            </w:r>
          </w:p>
        </w:tc>
      </w:tr>
      <w:tr w:rsidR="00CA614A" w:rsidRPr="004C4EB7" w14:paraId="344F4D8C" w14:textId="77777777" w:rsidTr="00C3072D">
        <w:trPr>
          <w:trHeight w:val="80"/>
        </w:trPr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8006AE6" w14:textId="77777777" w:rsidR="00CA614A" w:rsidRPr="004C4EB7" w:rsidRDefault="00CA614A" w:rsidP="00C3072D">
            <w:pP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PolA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11BDBE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alpha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8E0B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ɑ180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C28DC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ɑ 180kD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1C5B9F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259113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7C6583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6349</w:t>
            </w:r>
          </w:p>
        </w:tc>
      </w:tr>
      <w:tr w:rsidR="00CA614A" w:rsidRPr="004C4EB7" w14:paraId="7C4A1498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15ED08B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A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7358C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alpha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21ED4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ɑ73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97FFCD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ɑ 73kD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73D3AD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05696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07C62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5923</w:t>
            </w:r>
          </w:p>
        </w:tc>
      </w:tr>
      <w:tr w:rsidR="00CA614A" w:rsidRPr="004C4EB7" w14:paraId="6A071E23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04F52B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rim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3E467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rimase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2226E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ɑ50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3A9C6C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ɑ 50kD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8F996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11762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FDBB4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7108</w:t>
            </w:r>
          </w:p>
        </w:tc>
      </w:tr>
      <w:tr w:rsidR="00CA614A" w:rsidRPr="004C4EB7" w14:paraId="670C4B86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E1C022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rim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8B590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rimase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E41B1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ɑ60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F12E1C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ɑ 60kD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82A45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259676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E771FA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5553</w:t>
            </w:r>
          </w:p>
        </w:tc>
      </w:tr>
      <w:tr w:rsidR="00CA614A" w:rsidRPr="004C4EB7" w14:paraId="12FC0454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DBA4D5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36C20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delta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BE46D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DNApo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>-δ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02D5F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-polymerase-delta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C9871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263600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50EF60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5949</w:t>
            </w:r>
          </w:p>
        </w:tc>
      </w:tr>
      <w:tr w:rsidR="00CA614A" w:rsidRPr="004C4EB7" w14:paraId="4AA8441B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93EC4C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111F2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delta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E5E35B" w14:textId="77777777" w:rsidR="00CA614A" w:rsidRPr="004C4EB7" w:rsidRDefault="00CA614A" w:rsidP="00C3072D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00" w:themeColor="text1"/>
                <w:sz w:val="18"/>
                <w:szCs w:val="18"/>
                <w:shd w:val="clear" w:color="auto" w:fill="FFFFFF"/>
              </w:rPr>
              <w:t>Pol31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4FE404" w14:textId="77777777" w:rsidR="00CA614A" w:rsidRPr="004C4EB7" w:rsidRDefault="00CA614A" w:rsidP="00C3072D">
            <w:pPr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00" w:themeColor="text1"/>
                <w:sz w:val="18"/>
                <w:szCs w:val="18"/>
              </w:rPr>
              <w:t>Pol31 polymerase delta subunit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EB2BA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27903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F629A4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CG12018</w:t>
            </w:r>
          </w:p>
        </w:tc>
      </w:tr>
      <w:tr w:rsidR="00CA614A" w:rsidRPr="004C4EB7" w14:paraId="42FBF0DF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499D3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D3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2240C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delta subunit 3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1B98F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00" w:themeColor="text1"/>
                <w:sz w:val="18"/>
                <w:szCs w:val="18"/>
              </w:rPr>
              <w:t>Pol32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C7F593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4C4EB7">
              <w:rPr>
                <w:rFonts w:ascii="Arial" w:hAnsi="Arial" w:cs="Arial"/>
                <w:color w:val="000000" w:themeColor="text1"/>
                <w:sz w:val="18"/>
                <w:szCs w:val="18"/>
              </w:rPr>
              <w:t>Pol32 polymerase delta subunit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324EAE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283467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55A731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3975</w:t>
            </w:r>
          </w:p>
        </w:tc>
      </w:tr>
      <w:tr w:rsidR="00CA614A" w:rsidRPr="004C4EB7" w14:paraId="021F4F22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546E6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1C6BF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epsilon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67AB7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ε255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28E26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ε 255kD subunit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4831F53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264326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55A81E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6768</w:t>
            </w:r>
          </w:p>
        </w:tc>
      </w:tr>
      <w:tr w:rsidR="00CA614A" w:rsidRPr="004C4EB7" w14:paraId="0091AA29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2B82B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42D5F7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epsilon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173EA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ε58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CABC93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ε 58kD subunit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B1004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5644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64C2C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10489</w:t>
            </w:r>
          </w:p>
        </w:tc>
      </w:tr>
      <w:tr w:rsidR="00CA614A" w:rsidRPr="004C4EB7" w14:paraId="58E364E5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F39942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3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F56AEC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epsilon subunit 3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139B2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Chrac-14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340295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Chromatin accessibility complex 14kD protein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D53D8A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43002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AC812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13399</w:t>
            </w:r>
          </w:p>
        </w:tc>
      </w:tr>
      <w:tr w:rsidR="00CA614A" w:rsidRPr="004C4EB7" w14:paraId="6852E7C9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6A29A1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E4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FDD8E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epsilon subunit 4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684B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es4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CD0FF5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esoderm-expressed 4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E9F071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4726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B9C8A2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11301</w:t>
            </w:r>
          </w:p>
        </w:tc>
      </w:tr>
      <w:tr w:rsidR="00CA614A" w:rsidRPr="004C4EB7" w14:paraId="4ABC1653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F92EA7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Z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393536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zeta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BB46FC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us205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9F20BD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utagen-sensitive 205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B7E1C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02891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5D7772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1925</w:t>
            </w:r>
          </w:p>
        </w:tc>
      </w:tr>
      <w:tr w:rsidR="00CA614A" w:rsidRPr="004C4EB7" w14:paraId="66FC645F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CB14AA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Z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8ACC4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zeta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CB9C2D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rev7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336920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rev7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C54D75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7345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D672BC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2948</w:t>
            </w:r>
          </w:p>
        </w:tc>
      </w:tr>
      <w:tr w:rsidR="00CA614A" w:rsidRPr="004C4EB7" w14:paraId="57232059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A374B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lastRenderedPageBreak/>
              <w:t>PolH</w:t>
            </w:r>
            <w:proofErr w:type="spellEnd"/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C07E8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eta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C2947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DNApo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>-η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C5DB5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DNApo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>-η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B7C711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7141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0B936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7143</w:t>
            </w:r>
          </w:p>
        </w:tc>
      </w:tr>
      <w:tr w:rsidR="00CA614A" w:rsidRPr="004C4EB7" w14:paraId="0A1BEE21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9CE42D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I</w:t>
            </w:r>
            <w:proofErr w:type="spellEnd"/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EA84C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iota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F414C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DNApo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>-ɩ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CD7A9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</w:rPr>
              <w:t>DNApol</w:t>
            </w:r>
            <w:proofErr w:type="spellEnd"/>
            <w:r w:rsidRPr="004C4EB7">
              <w:rPr>
                <w:rFonts w:ascii="Arial" w:hAnsi="Arial" w:cs="Arial"/>
                <w:sz w:val="18"/>
                <w:szCs w:val="18"/>
              </w:rPr>
              <w:t>-ɩ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CE404E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7554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9E331F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7602</w:t>
            </w:r>
          </w:p>
        </w:tc>
      </w:tr>
      <w:tr w:rsidR="00CA614A" w:rsidRPr="004C4EB7" w14:paraId="4BE15E09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C8B0E8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Rev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B8434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Rev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F985A9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Rev1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8964D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Rev1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4EE214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35150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80BD0D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12189</w:t>
            </w:r>
          </w:p>
        </w:tc>
      </w:tr>
      <w:tr w:rsidR="00CA614A" w:rsidRPr="004C4EB7" w14:paraId="6D7C285D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FE14F9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proofErr w:type="spellStart"/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Q</w:t>
            </w:r>
            <w:proofErr w:type="spellEnd"/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B74945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theta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82A7BF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us308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6A0F66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mutagen-sensitive 308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9DD7AB2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02905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B8D2D0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6019</w:t>
            </w:r>
          </w:p>
        </w:tc>
      </w:tr>
      <w:tr w:rsidR="00CA614A" w:rsidRPr="004C4EB7" w14:paraId="69A2CFD3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F25577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G1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996EC8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gamma subunit 1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3BE6D8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tam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13AD6F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tamas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DF1414F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04406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634034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8987</w:t>
            </w:r>
          </w:p>
        </w:tc>
      </w:tr>
      <w:tr w:rsidR="00CA614A" w:rsidRPr="004C4EB7" w14:paraId="4B4D3033" w14:textId="77777777" w:rsidTr="00C3072D">
        <w:tc>
          <w:tcPr>
            <w:tcW w:w="1155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60BAFB0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PolG2</w:t>
            </w:r>
          </w:p>
        </w:tc>
        <w:tc>
          <w:tcPr>
            <w:tcW w:w="33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5FCB34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gamma subunit 2</w:t>
            </w:r>
          </w:p>
        </w:tc>
        <w:tc>
          <w:tcPr>
            <w:tcW w:w="144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0362AE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pol-ɣ35</w:t>
            </w:r>
          </w:p>
        </w:tc>
        <w:tc>
          <w:tcPr>
            <w:tcW w:w="32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ED906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</w:rPr>
              <w:t>DNA polymerase gamma 35kD</w:t>
            </w:r>
          </w:p>
        </w:tc>
        <w:tc>
          <w:tcPr>
            <w:tcW w:w="1470" w:type="dxa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3CA1F3A" w14:textId="77777777" w:rsidR="00CA614A" w:rsidRPr="004C4EB7" w:rsidRDefault="00CA614A" w:rsidP="00C3072D">
            <w:pPr>
              <w:widowControl w:val="0"/>
              <w:spacing w:line="360" w:lineRule="auto"/>
              <w:rPr>
                <w:rFonts w:ascii="Arial" w:hAnsi="Arial" w:cs="Arial"/>
                <w:sz w:val="18"/>
                <w:szCs w:val="18"/>
                <w:highlight w:val="white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FBgn0004407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1CE36B" w14:textId="77777777" w:rsidR="00CA614A" w:rsidRPr="004C4EB7" w:rsidRDefault="00CA614A" w:rsidP="00C3072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Arial" w:hAnsi="Arial" w:cs="Arial"/>
                <w:sz w:val="18"/>
                <w:szCs w:val="18"/>
              </w:rPr>
            </w:pPr>
            <w:r w:rsidRPr="004C4EB7">
              <w:rPr>
                <w:rFonts w:ascii="Arial" w:hAnsi="Arial" w:cs="Arial"/>
                <w:sz w:val="18"/>
                <w:szCs w:val="18"/>
                <w:highlight w:val="white"/>
              </w:rPr>
              <w:t>CG33650</w:t>
            </w:r>
          </w:p>
        </w:tc>
      </w:tr>
    </w:tbl>
    <w:p w14:paraId="26886D2C" w14:textId="64BA9ADE" w:rsidR="00C3072D" w:rsidRDefault="00C3072D" w:rsidP="00263583">
      <w:pPr>
        <w:spacing w:line="360" w:lineRule="auto"/>
        <w:rPr>
          <w:rFonts w:ascii="Arial" w:hAnsi="Arial" w:cs="Arial"/>
          <w:sz w:val="18"/>
          <w:szCs w:val="18"/>
        </w:rPr>
      </w:pPr>
    </w:p>
    <w:p w14:paraId="65D4349A" w14:textId="18F2DEC0" w:rsidR="00263583" w:rsidRDefault="00263583" w:rsidP="00263583">
      <w:pPr>
        <w:spacing w:line="360" w:lineRule="auto"/>
        <w:rPr>
          <w:rFonts w:ascii="Arial" w:hAnsi="Arial" w:cs="Arial"/>
          <w:sz w:val="18"/>
          <w:szCs w:val="18"/>
        </w:rPr>
      </w:pPr>
    </w:p>
    <w:p w14:paraId="290AC105" w14:textId="4D26992E" w:rsidR="00263583" w:rsidRPr="00263583" w:rsidRDefault="00263583" w:rsidP="00263583">
      <w:pPr>
        <w:spacing w:line="360" w:lineRule="auto"/>
        <w:rPr>
          <w:rFonts w:ascii="Arial" w:hAnsi="Arial" w:cs="Arial"/>
          <w:b/>
          <w:sz w:val="28"/>
          <w:szCs w:val="28"/>
        </w:rPr>
      </w:pPr>
      <w:r w:rsidRPr="00263583">
        <w:rPr>
          <w:rFonts w:ascii="Arial" w:hAnsi="Arial" w:cs="Arial"/>
          <w:b/>
          <w:sz w:val="28"/>
          <w:szCs w:val="28"/>
        </w:rPr>
        <w:t>Supplemental References</w:t>
      </w:r>
    </w:p>
    <w:p w14:paraId="6FB91A7D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sz w:val="22"/>
          <w:szCs w:val="22"/>
        </w:rPr>
        <w:fldChar w:fldCharType="begin"/>
      </w:r>
      <w:r w:rsidRPr="00263583">
        <w:rPr>
          <w:rFonts w:ascii="Arial" w:hAnsi="Arial" w:cs="Arial"/>
          <w:sz w:val="22"/>
          <w:szCs w:val="22"/>
        </w:rPr>
        <w:instrText xml:space="preserve"> ADDIN EN.REFLIST </w:instrText>
      </w:r>
      <w:r w:rsidRPr="00263583">
        <w:rPr>
          <w:rFonts w:ascii="Arial" w:hAnsi="Arial" w:cs="Arial"/>
          <w:sz w:val="22"/>
          <w:szCs w:val="22"/>
        </w:rPr>
        <w:fldChar w:fldCharType="separate"/>
      </w:r>
      <w:r w:rsidRPr="00263583">
        <w:rPr>
          <w:rFonts w:ascii="Arial" w:hAnsi="Arial" w:cs="Arial"/>
          <w:noProof/>
          <w:sz w:val="22"/>
          <w:szCs w:val="22"/>
        </w:rPr>
        <w:t>1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Huntley, R.P., Sawford, T., Mutowo-Meullenet, P., Shypitsyna, A., Bonilla, C., Martin, M.J. and O'Donovan, C. (2015) The GOA database: gene Ontology annotation updates for 2015. </w:t>
      </w:r>
      <w:r w:rsidRPr="00263583">
        <w:rPr>
          <w:rFonts w:ascii="Arial" w:hAnsi="Arial" w:cs="Arial"/>
          <w:i/>
          <w:noProof/>
          <w:sz w:val="22"/>
          <w:szCs w:val="22"/>
        </w:rPr>
        <w:t>Nucleic Acids Res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43</w:t>
      </w:r>
      <w:r w:rsidRPr="00263583">
        <w:rPr>
          <w:rFonts w:ascii="Arial" w:hAnsi="Arial" w:cs="Arial"/>
          <w:noProof/>
          <w:sz w:val="22"/>
          <w:szCs w:val="22"/>
        </w:rPr>
        <w:t>, D1057-1063.</w:t>
      </w:r>
    </w:p>
    <w:p w14:paraId="3799C74A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Villani, G., Sauer, B. and Lehman, I.R. (1980) DNA polymerase alpha from Drosophila melanogaster embryos. Subunit structure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55</w:t>
      </w:r>
      <w:r w:rsidRPr="00263583">
        <w:rPr>
          <w:rFonts w:ascii="Arial" w:hAnsi="Arial" w:cs="Arial"/>
          <w:noProof/>
          <w:sz w:val="22"/>
          <w:szCs w:val="22"/>
        </w:rPr>
        <w:t>, 9479-9483.</w:t>
      </w:r>
    </w:p>
    <w:p w14:paraId="3E557A8E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aguni, L.S., Rossignol, J.M., Conaway, R.C., Banks, G.R. and Lehman, I.R. (1983) Association of DNA primase with the beta/gamma subunits of DNA polymerase alpha from Drosophila melanogaster embryo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58</w:t>
      </w:r>
      <w:r w:rsidRPr="00263583">
        <w:rPr>
          <w:rFonts w:ascii="Arial" w:hAnsi="Arial" w:cs="Arial"/>
          <w:noProof/>
          <w:sz w:val="22"/>
          <w:szCs w:val="22"/>
        </w:rPr>
        <w:t>, 9037-9039.</w:t>
      </w:r>
    </w:p>
    <w:p w14:paraId="58E427AC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aguni, L.S., Rossignol, J.M., Conaway, R.C. and Lehman, I.R. (1983) Isolation of an intact DNA polymerase-primase from embryos of Drosophila melanogaster. </w:t>
      </w:r>
      <w:r w:rsidRPr="00263583">
        <w:rPr>
          <w:rFonts w:ascii="Arial" w:hAnsi="Arial" w:cs="Arial"/>
          <w:i/>
          <w:noProof/>
          <w:sz w:val="22"/>
          <w:szCs w:val="22"/>
        </w:rPr>
        <w:t>Proc Natl Acad Sci U S A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80</w:t>
      </w:r>
      <w:r w:rsidRPr="00263583">
        <w:rPr>
          <w:rFonts w:ascii="Arial" w:hAnsi="Arial" w:cs="Arial"/>
          <w:noProof/>
          <w:sz w:val="22"/>
          <w:szCs w:val="22"/>
        </w:rPr>
        <w:t>, 2221-2225.</w:t>
      </w:r>
    </w:p>
    <w:p w14:paraId="0CA8F478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5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otterill, S., Chui, G. and Lehman, I.R. (1987) DNA polymerase-primase from embryos of Drosophila melanogaster. The DNA polymerase subunit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2</w:t>
      </w:r>
      <w:r w:rsidRPr="00263583">
        <w:rPr>
          <w:rFonts w:ascii="Arial" w:hAnsi="Arial" w:cs="Arial"/>
          <w:noProof/>
          <w:sz w:val="22"/>
          <w:szCs w:val="22"/>
        </w:rPr>
        <w:t>, 16100-16104.</w:t>
      </w:r>
    </w:p>
    <w:p w14:paraId="0C9B4207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6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Reyland, M.E., Lehman, I.R. and Loeb, L.A. (1988) Specificity of proofreading by the 3'----5' exonuclease of the DNA polymerase-primase of Drosophila melanogaster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3</w:t>
      </w:r>
      <w:r w:rsidRPr="00263583">
        <w:rPr>
          <w:rFonts w:ascii="Arial" w:hAnsi="Arial" w:cs="Arial"/>
          <w:noProof/>
          <w:sz w:val="22"/>
          <w:szCs w:val="22"/>
        </w:rPr>
        <w:t>, 6518-6524.</w:t>
      </w:r>
    </w:p>
    <w:p w14:paraId="7D7A28D6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lastRenderedPageBreak/>
        <w:t>7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uroda, K., Kagiyama-Takahashi, R. and Shinomiya, T. (1990) Immunoaffinity purification and properties of Drosophila melanogaster DNA polymerase alpha-primase complex. </w:t>
      </w:r>
      <w:r w:rsidRPr="00263583">
        <w:rPr>
          <w:rFonts w:ascii="Arial" w:hAnsi="Arial" w:cs="Arial"/>
          <w:i/>
          <w:noProof/>
          <w:sz w:val="22"/>
          <w:szCs w:val="22"/>
        </w:rPr>
        <w:t>J Bio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108</w:t>
      </w:r>
      <w:r w:rsidRPr="00263583">
        <w:rPr>
          <w:rFonts w:ascii="Arial" w:hAnsi="Arial" w:cs="Arial"/>
          <w:noProof/>
          <w:sz w:val="22"/>
          <w:szCs w:val="22"/>
        </w:rPr>
        <w:t>, 926-933.</w:t>
      </w:r>
    </w:p>
    <w:p w14:paraId="593279BA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8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Peck, V.M., Gerner, E.W. and Cress, A.E. (1992) Delta-type DNA polymerase characterized from Drosophila melanogaster embryos. </w:t>
      </w:r>
      <w:r w:rsidRPr="00263583">
        <w:rPr>
          <w:rFonts w:ascii="Arial" w:hAnsi="Arial" w:cs="Arial"/>
          <w:i/>
          <w:noProof/>
          <w:sz w:val="22"/>
          <w:szCs w:val="22"/>
        </w:rPr>
        <w:t>Nucleic Acids Res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0</w:t>
      </w:r>
      <w:r w:rsidRPr="00263583">
        <w:rPr>
          <w:rFonts w:ascii="Arial" w:hAnsi="Arial" w:cs="Arial"/>
          <w:noProof/>
          <w:sz w:val="22"/>
          <w:szCs w:val="22"/>
        </w:rPr>
        <w:t>, 5779-5784.</w:t>
      </w:r>
    </w:p>
    <w:p w14:paraId="1EE729DB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9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otterill, S.M., Reyland, M.E., Loeb, L.A. and Lehman, I.R. (1987) A cryptic proofreading 3'----5' exonuclease associated with the polymerase subunit of the DNA polymerase-primase from Drosophila melanogaster. </w:t>
      </w:r>
      <w:r w:rsidRPr="00263583">
        <w:rPr>
          <w:rFonts w:ascii="Arial" w:hAnsi="Arial" w:cs="Arial"/>
          <w:i/>
          <w:noProof/>
          <w:sz w:val="22"/>
          <w:szCs w:val="22"/>
        </w:rPr>
        <w:t>Proc Natl Acad Sci U S A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84</w:t>
      </w:r>
      <w:r w:rsidRPr="00263583">
        <w:rPr>
          <w:rFonts w:ascii="Arial" w:hAnsi="Arial" w:cs="Arial"/>
          <w:noProof/>
          <w:sz w:val="22"/>
          <w:szCs w:val="22"/>
        </w:rPr>
        <w:t>, 5635-5639.</w:t>
      </w:r>
    </w:p>
    <w:p w14:paraId="40BC15A2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0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aguni, L.S., DiFrancesco, R.A. and Lehman, I.R. (1984) The DNA polymerase-primase from drosophila melanogaster embryos. Rate and fidelity of polymerization on single-stranded DNA template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59</w:t>
      </w:r>
      <w:r w:rsidRPr="00263583">
        <w:rPr>
          <w:rFonts w:ascii="Arial" w:hAnsi="Arial" w:cs="Arial"/>
          <w:noProof/>
          <w:sz w:val="22"/>
          <w:szCs w:val="22"/>
        </w:rPr>
        <w:t>, 9314-9319.</w:t>
      </w:r>
    </w:p>
    <w:p w14:paraId="513F9775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1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otterill, S., Chui, G. and Lehman, I.R. (1987) DNA polymerase-primase from embryos of Drosophila melanogaster. DNA primase subunit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2</w:t>
      </w:r>
      <w:r w:rsidRPr="00263583">
        <w:rPr>
          <w:rFonts w:ascii="Arial" w:hAnsi="Arial" w:cs="Arial"/>
          <w:noProof/>
          <w:sz w:val="22"/>
          <w:szCs w:val="22"/>
        </w:rPr>
        <w:t>, 16105-16108.</w:t>
      </w:r>
    </w:p>
    <w:p w14:paraId="1ED7E59E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2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Bakkenist, C.J. and Cotterill, S. (1994) The 50-kDa primase subunit of Drosophila melanogaster DNA polymerase alpha. Molecular characterization of the gene and functional analysis of the overexpressed protei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9</w:t>
      </w:r>
      <w:r w:rsidRPr="00263583">
        <w:rPr>
          <w:rFonts w:ascii="Arial" w:hAnsi="Arial" w:cs="Arial"/>
          <w:noProof/>
          <w:sz w:val="22"/>
          <w:szCs w:val="22"/>
        </w:rPr>
        <w:t>, 26759-26766.</w:t>
      </w:r>
    </w:p>
    <w:p w14:paraId="141FA1EB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3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hiang, C.S., Mitsis, P.G. and Lehman, I.R. (1993) DNA polymerase delta from embryos of Drosophila melanogaster. </w:t>
      </w:r>
      <w:r w:rsidRPr="00263583">
        <w:rPr>
          <w:rFonts w:ascii="Arial" w:hAnsi="Arial" w:cs="Arial"/>
          <w:i/>
          <w:noProof/>
          <w:sz w:val="22"/>
          <w:szCs w:val="22"/>
        </w:rPr>
        <w:t>Proc Natl Acad Sci U S A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90</w:t>
      </w:r>
      <w:r w:rsidRPr="00263583">
        <w:rPr>
          <w:rFonts w:ascii="Arial" w:hAnsi="Arial" w:cs="Arial"/>
          <w:noProof/>
          <w:sz w:val="22"/>
          <w:szCs w:val="22"/>
        </w:rPr>
        <w:t>, 9105-9109.</w:t>
      </w:r>
    </w:p>
    <w:p w14:paraId="5D03ED0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4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Aoyagi, N., Matsuoka, S., Furunobu, A., Matsukage, A. and Sakaguchi, K. (1994) Drosophila DNA polymerase delta. Purification and characterizatio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9</w:t>
      </w:r>
      <w:r w:rsidRPr="00263583">
        <w:rPr>
          <w:rFonts w:ascii="Arial" w:hAnsi="Arial" w:cs="Arial"/>
          <w:noProof/>
          <w:sz w:val="22"/>
          <w:szCs w:val="22"/>
        </w:rPr>
        <w:t>, 6045-6050.</w:t>
      </w:r>
    </w:p>
    <w:p w14:paraId="35298618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5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Ji, J., Tang, X., Hu, W., Maggert, K.A. and Rong, Y.S. (2019) The processivity factor Pol32 mediates nuclear localization of DNA polymerase delta and prevents chromosomal fragile site formation in Drosophila development. </w:t>
      </w:r>
      <w:r w:rsidRPr="00263583">
        <w:rPr>
          <w:rFonts w:ascii="Arial" w:hAnsi="Arial" w:cs="Arial"/>
          <w:i/>
          <w:noProof/>
          <w:sz w:val="22"/>
          <w:szCs w:val="22"/>
        </w:rPr>
        <w:t>PLoS Genet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15</w:t>
      </w:r>
      <w:r w:rsidRPr="00263583">
        <w:rPr>
          <w:rFonts w:ascii="Arial" w:hAnsi="Arial" w:cs="Arial"/>
          <w:noProof/>
          <w:sz w:val="22"/>
          <w:szCs w:val="22"/>
        </w:rPr>
        <w:t>, e1008169.</w:t>
      </w:r>
    </w:p>
    <w:p w14:paraId="476CDB41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6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ane, D.P., Shusterman, M., Rong, Y. and McVey, M. (2012) Competition between replicative and translesion polymerases during homologous recombination repair in Drosophila. </w:t>
      </w:r>
      <w:r w:rsidRPr="00263583">
        <w:rPr>
          <w:rFonts w:ascii="Arial" w:hAnsi="Arial" w:cs="Arial"/>
          <w:i/>
          <w:noProof/>
          <w:sz w:val="22"/>
          <w:szCs w:val="22"/>
        </w:rPr>
        <w:t>PLoS Genet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8</w:t>
      </w:r>
      <w:r w:rsidRPr="00263583">
        <w:rPr>
          <w:rFonts w:ascii="Arial" w:hAnsi="Arial" w:cs="Arial"/>
          <w:noProof/>
          <w:sz w:val="22"/>
          <w:szCs w:val="22"/>
        </w:rPr>
        <w:t>, e1002659.</w:t>
      </w:r>
    </w:p>
    <w:p w14:paraId="22BEAC7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7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Tritto, P., Palumbo, V., Micale, L., Marzulli, M., Bozzetti, M.P., Specchia, V., Palumbo, G., Pimpinelli, S. and Berloco, M. (2015) Loss of Pol32 in Drosophila melanogaster causes chromosome instability and suppresses variegation. </w:t>
      </w:r>
      <w:r w:rsidRPr="00263583">
        <w:rPr>
          <w:rFonts w:ascii="Arial" w:hAnsi="Arial" w:cs="Arial"/>
          <w:i/>
          <w:noProof/>
          <w:sz w:val="22"/>
          <w:szCs w:val="22"/>
        </w:rPr>
        <w:t>PLoS One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10</w:t>
      </w:r>
      <w:r w:rsidRPr="00263583">
        <w:rPr>
          <w:rFonts w:ascii="Arial" w:hAnsi="Arial" w:cs="Arial"/>
          <w:noProof/>
          <w:sz w:val="22"/>
          <w:szCs w:val="22"/>
        </w:rPr>
        <w:t>, e0120859.</w:t>
      </w:r>
    </w:p>
    <w:p w14:paraId="798FA760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18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Aoyagi, N., Oshige, M., Hirose, F., Kuroda, K., Matsukage, A. and Sakaguchi, K. (1997) DNA polymerase epsilon from Drosophila melanogaster. </w:t>
      </w:r>
      <w:r w:rsidRPr="00263583">
        <w:rPr>
          <w:rFonts w:ascii="Arial" w:hAnsi="Arial" w:cs="Arial"/>
          <w:i/>
          <w:noProof/>
          <w:sz w:val="22"/>
          <w:szCs w:val="22"/>
        </w:rPr>
        <w:t>Biochem Biophys Res Commun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30</w:t>
      </w:r>
      <w:r w:rsidRPr="00263583">
        <w:rPr>
          <w:rFonts w:ascii="Arial" w:hAnsi="Arial" w:cs="Arial"/>
          <w:noProof/>
          <w:sz w:val="22"/>
          <w:szCs w:val="22"/>
        </w:rPr>
        <w:t>, 297-301.</w:t>
      </w:r>
    </w:p>
    <w:p w14:paraId="42B986A8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lastRenderedPageBreak/>
        <w:t>19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Oshige, M., Takeuchi, R., Ruike, T., Kuroda, K. and Sakaguchi, K. (2004) Subunit protein-affinity isolation of Drosophila DNA polymerase epsilon catalytic subunit. </w:t>
      </w:r>
      <w:r w:rsidRPr="00263583">
        <w:rPr>
          <w:rFonts w:ascii="Arial" w:hAnsi="Arial" w:cs="Arial"/>
          <w:i/>
          <w:noProof/>
          <w:sz w:val="22"/>
          <w:szCs w:val="22"/>
        </w:rPr>
        <w:t>Protein Expr Purif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35</w:t>
      </w:r>
      <w:r w:rsidRPr="00263583">
        <w:rPr>
          <w:rFonts w:ascii="Arial" w:hAnsi="Arial" w:cs="Arial"/>
          <w:noProof/>
          <w:sz w:val="22"/>
          <w:szCs w:val="22"/>
        </w:rPr>
        <w:t>, 248-256.</w:t>
      </w:r>
    </w:p>
    <w:p w14:paraId="72E21C06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0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Sahashi, R., Matsuda, R., Suyari, O., Kawai, M., Yoshida, H., Cotterill, S. and Yamaguchi, M. (2013) Functional analysis of Drosophila DNA polymerase epsilon p58 subunit. </w:t>
      </w:r>
      <w:r w:rsidRPr="00263583">
        <w:rPr>
          <w:rFonts w:ascii="Arial" w:hAnsi="Arial" w:cs="Arial"/>
          <w:i/>
          <w:noProof/>
          <w:sz w:val="22"/>
          <w:szCs w:val="22"/>
        </w:rPr>
        <w:t>Am J Cancer Res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3</w:t>
      </w:r>
      <w:r w:rsidRPr="00263583">
        <w:rPr>
          <w:rFonts w:ascii="Arial" w:hAnsi="Arial" w:cs="Arial"/>
          <w:noProof/>
          <w:sz w:val="22"/>
          <w:szCs w:val="22"/>
        </w:rPr>
        <w:t>, 478-489.</w:t>
      </w:r>
    </w:p>
    <w:p w14:paraId="514DDAE9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1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Takeuchi, R., Oshige, M., Uchida, M., Ishikawa, G., Takata, K., Shimanouchi, K., Kanai, Y., Ruike, T., Morioka, H. and Sakaguchi, K. (2004) Purification of Drosophila DNA polymerase zeta by REV1 protein-affinity chromatography. </w:t>
      </w:r>
      <w:r w:rsidRPr="00263583">
        <w:rPr>
          <w:rFonts w:ascii="Arial" w:hAnsi="Arial" w:cs="Arial"/>
          <w:i/>
          <w:noProof/>
          <w:sz w:val="22"/>
          <w:szCs w:val="22"/>
        </w:rPr>
        <w:t>Biochem J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382</w:t>
      </w:r>
      <w:r w:rsidRPr="00263583">
        <w:rPr>
          <w:rFonts w:ascii="Arial" w:hAnsi="Arial" w:cs="Arial"/>
          <w:noProof/>
          <w:sz w:val="22"/>
          <w:szCs w:val="22"/>
        </w:rPr>
        <w:t>, 535-543.</w:t>
      </w:r>
    </w:p>
    <w:p w14:paraId="2EE5404D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2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Takeuchi, R., Ruike, T., Nakamura, R., Shimanouchi, K., Kanai, Y., Abe, Y., Ihara, A. and Sakaguchi, K. (2006) Drosophila DNA polymerase zeta interacts with recombination repair protein 1, the Drosophila homologue of human abasic endonuclease 1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81</w:t>
      </w:r>
      <w:r w:rsidRPr="00263583">
        <w:rPr>
          <w:rFonts w:ascii="Arial" w:hAnsi="Arial" w:cs="Arial"/>
          <w:noProof/>
          <w:sz w:val="22"/>
          <w:szCs w:val="22"/>
        </w:rPr>
        <w:t>, 11577-11585.</w:t>
      </w:r>
    </w:p>
    <w:p w14:paraId="4D51E9CD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3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Ishikawa, T., Uematsu, N., Mizukoshi, T., Iwai, S., Iwasaki, H., Masutani, C., Hanaoka, F., Ueda, R., Ohmori, H. and Todo, T. (2001) Mutagenic and nonmutagenic bypass of DNA lesions by Drosophila DNA polymerases dpoleta and dpoliota. </w:t>
      </w:r>
      <w:r w:rsidRPr="00263583">
        <w:rPr>
          <w:rFonts w:ascii="Arial" w:hAnsi="Arial" w:cs="Arial"/>
          <w:i/>
          <w:noProof/>
          <w:sz w:val="22"/>
          <w:szCs w:val="22"/>
        </w:rPr>
        <w:t>J Biol Chem.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6</w:t>
      </w:r>
      <w:r w:rsidRPr="00263583">
        <w:rPr>
          <w:rFonts w:ascii="Arial" w:hAnsi="Arial" w:cs="Arial"/>
          <w:noProof/>
          <w:sz w:val="22"/>
          <w:szCs w:val="22"/>
        </w:rPr>
        <w:t>, 15155-15163.</w:t>
      </w:r>
    </w:p>
    <w:p w14:paraId="6C272EC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4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Beagan, K., Armstrong, R.L., Witsell, A., Roy, U., Renedo, N., Baker, A.E., Scharer, O.D. and McVey, M. (2017) Drosophila DNA polymerase theta utilizes both helicase-like and polymerase domains during microhomology-mediated end joining and interstrand crosslink repair. </w:t>
      </w:r>
      <w:r w:rsidRPr="00263583">
        <w:rPr>
          <w:rFonts w:ascii="Arial" w:hAnsi="Arial" w:cs="Arial"/>
          <w:i/>
          <w:noProof/>
          <w:sz w:val="22"/>
          <w:szCs w:val="22"/>
        </w:rPr>
        <w:t>PLoS Genet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13</w:t>
      </w:r>
      <w:r w:rsidRPr="00263583">
        <w:rPr>
          <w:rFonts w:ascii="Arial" w:hAnsi="Arial" w:cs="Arial"/>
          <w:noProof/>
          <w:sz w:val="22"/>
          <w:szCs w:val="22"/>
        </w:rPr>
        <w:t>, e1006813.</w:t>
      </w:r>
    </w:p>
    <w:p w14:paraId="64CB6AD0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5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han, S.H., Yu, A.M. and McVey, M. (2010) Dual roles for DNA polymerase theta in alternative end-joining repair of double-strand breaks in Drosophila. </w:t>
      </w:r>
      <w:r w:rsidRPr="00263583">
        <w:rPr>
          <w:rFonts w:ascii="Arial" w:hAnsi="Arial" w:cs="Arial"/>
          <w:i/>
          <w:noProof/>
          <w:sz w:val="22"/>
          <w:szCs w:val="22"/>
        </w:rPr>
        <w:t>PLoS Genet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6</w:t>
      </w:r>
      <w:r w:rsidRPr="00263583">
        <w:rPr>
          <w:rFonts w:ascii="Arial" w:hAnsi="Arial" w:cs="Arial"/>
          <w:noProof/>
          <w:sz w:val="22"/>
          <w:szCs w:val="22"/>
        </w:rPr>
        <w:t>, e1001005.</w:t>
      </w:r>
    </w:p>
    <w:p w14:paraId="3B299072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6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Oshige, M., Aoyagi, N., Harris, P.V., Burtis, K.C. and Sakaguchi, K. (1999) A new DNA polymerase species from Drosophila melanogaster: a probable mus308 gene product. </w:t>
      </w:r>
      <w:r w:rsidRPr="00263583">
        <w:rPr>
          <w:rFonts w:ascii="Arial" w:hAnsi="Arial" w:cs="Arial"/>
          <w:i/>
          <w:noProof/>
          <w:sz w:val="22"/>
          <w:szCs w:val="22"/>
        </w:rPr>
        <w:t>Mutat Res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433</w:t>
      </w:r>
      <w:r w:rsidRPr="00263583">
        <w:rPr>
          <w:rFonts w:ascii="Arial" w:hAnsi="Arial" w:cs="Arial"/>
          <w:noProof/>
          <w:sz w:val="22"/>
          <w:szCs w:val="22"/>
        </w:rPr>
        <w:t>, 183-192.</w:t>
      </w:r>
    </w:p>
    <w:p w14:paraId="2B6D23A1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7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Pang, M., McConnell, M. and Fisher, P.A. (2005) The Drosophila mus 308 gene product, implicated in tolerance of DNA interstrand crosslinks, is a nuclear protein found in both ovaries and embryos. </w:t>
      </w:r>
      <w:r w:rsidRPr="00263583">
        <w:rPr>
          <w:rFonts w:ascii="Arial" w:hAnsi="Arial" w:cs="Arial"/>
          <w:i/>
          <w:noProof/>
          <w:sz w:val="22"/>
          <w:szCs w:val="22"/>
        </w:rPr>
        <w:t>DNA Repair (Amst)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4</w:t>
      </w:r>
      <w:r w:rsidRPr="00263583">
        <w:rPr>
          <w:rFonts w:ascii="Arial" w:hAnsi="Arial" w:cs="Arial"/>
          <w:noProof/>
          <w:sz w:val="22"/>
          <w:szCs w:val="22"/>
        </w:rPr>
        <w:t>, 971-982.</w:t>
      </w:r>
    </w:p>
    <w:p w14:paraId="3FB4C741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28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ernette, C.M. and Kaguni, L.S. (1986) A mitochondrial DNA polymerase from embryos of Drosophila melanogaster. Purification, subunit structure, and partial characterizatio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1</w:t>
      </w:r>
      <w:r w:rsidRPr="00263583">
        <w:rPr>
          <w:rFonts w:ascii="Arial" w:hAnsi="Arial" w:cs="Arial"/>
          <w:noProof/>
          <w:sz w:val="22"/>
          <w:szCs w:val="22"/>
        </w:rPr>
        <w:t>, 14764-14770.</w:t>
      </w:r>
    </w:p>
    <w:p w14:paraId="17312216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lastRenderedPageBreak/>
        <w:t>29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ernette, C.M., Conway, M.C. and Kaguni, L.S. (1988) Mitochondrial DNA polymerase from Drosophila melanogaster embryos: kinetics, processivity, and fidelity of DNA polymerization. </w:t>
      </w:r>
      <w:r w:rsidRPr="00263583">
        <w:rPr>
          <w:rFonts w:ascii="Arial" w:hAnsi="Arial" w:cs="Arial"/>
          <w:i/>
          <w:noProof/>
          <w:sz w:val="22"/>
          <w:szCs w:val="22"/>
        </w:rPr>
        <w:t>Biochemistry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</w:t>
      </w:r>
      <w:r w:rsidRPr="00263583">
        <w:rPr>
          <w:rFonts w:ascii="Arial" w:hAnsi="Arial" w:cs="Arial"/>
          <w:noProof/>
          <w:sz w:val="22"/>
          <w:szCs w:val="22"/>
        </w:rPr>
        <w:t>, 6046-6054.</w:t>
      </w:r>
    </w:p>
    <w:p w14:paraId="533653C1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0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Kaguni, L.S. and Olson, M.W. (1989) Mismatch-specific 3'----5' exonuclease associated with the mitochondrial DNA polymerase from Drosophila embryos. </w:t>
      </w:r>
      <w:r w:rsidRPr="00263583">
        <w:rPr>
          <w:rFonts w:ascii="Arial" w:hAnsi="Arial" w:cs="Arial"/>
          <w:i/>
          <w:noProof/>
          <w:sz w:val="22"/>
          <w:szCs w:val="22"/>
        </w:rPr>
        <w:t>Proc Natl Acad Sci U S A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86</w:t>
      </w:r>
      <w:r w:rsidRPr="00263583">
        <w:rPr>
          <w:rFonts w:ascii="Arial" w:hAnsi="Arial" w:cs="Arial"/>
          <w:noProof/>
          <w:sz w:val="22"/>
          <w:szCs w:val="22"/>
        </w:rPr>
        <w:t>, 6469-6473.</w:t>
      </w:r>
    </w:p>
    <w:p w14:paraId="3A1085B2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1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Olson, M.W. and Kaguni, L.S. (1992) 3'--&gt;5' exonuclease in Drosophila mitochondrial DNA polymerase. Substrate specificity and functional coordination of nucleotide polymerization and mispair hydrolysi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7</w:t>
      </w:r>
      <w:r w:rsidRPr="00263583">
        <w:rPr>
          <w:rFonts w:ascii="Arial" w:hAnsi="Arial" w:cs="Arial"/>
          <w:noProof/>
          <w:sz w:val="22"/>
          <w:szCs w:val="22"/>
        </w:rPr>
        <w:t>, 23136-23142.</w:t>
      </w:r>
    </w:p>
    <w:p w14:paraId="5C102FF2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2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illiams, A.J., Wernette, C.M. and Kaguni, L.S. (1993) Processivity of mitochondrial DNA polymerase from Drosophila embryos. Effects of reaction conditions and enzyme purity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8</w:t>
      </w:r>
      <w:r w:rsidRPr="00263583">
        <w:rPr>
          <w:rFonts w:ascii="Arial" w:hAnsi="Arial" w:cs="Arial"/>
          <w:noProof/>
          <w:sz w:val="22"/>
          <w:szCs w:val="22"/>
        </w:rPr>
        <w:t>, 24855-24862.</w:t>
      </w:r>
    </w:p>
    <w:p w14:paraId="29C0903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3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Olson, M.W., Wang, Y., Elder, R.H. and Kaguni, L.S. (1995) Subunit structure of mitochondrial DNA polymerase from Drosophila embryos. Physical and immunological studie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0</w:t>
      </w:r>
      <w:r w:rsidRPr="00263583">
        <w:rPr>
          <w:rFonts w:ascii="Arial" w:hAnsi="Arial" w:cs="Arial"/>
          <w:noProof/>
          <w:sz w:val="22"/>
          <w:szCs w:val="22"/>
        </w:rPr>
        <w:t>, 28932-28937.</w:t>
      </w:r>
    </w:p>
    <w:p w14:paraId="421F8788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4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illiams, A.J. and Kaguni, L.S. (1995) Stimulation of Drosophila mitochondrial DNA polymerase by single-stranded DNA-binding protei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0</w:t>
      </w:r>
      <w:r w:rsidRPr="00263583">
        <w:rPr>
          <w:rFonts w:ascii="Arial" w:hAnsi="Arial" w:cs="Arial"/>
          <w:noProof/>
          <w:sz w:val="22"/>
          <w:szCs w:val="22"/>
        </w:rPr>
        <w:t>, 860-865.</w:t>
      </w:r>
    </w:p>
    <w:p w14:paraId="7B576A94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5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Lewis, D.L., Farr, C.L., Wang, Y., Lagina, A.T., 3rd and Kaguni, L.S. (1996) Catalytic subunit of mitochondrial DNA polymerase from Drosophila embryos. Cloning, bacterial overexpression, and biochemical characterizatio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1</w:t>
      </w:r>
      <w:r w:rsidRPr="00263583">
        <w:rPr>
          <w:rFonts w:ascii="Arial" w:hAnsi="Arial" w:cs="Arial"/>
          <w:noProof/>
          <w:sz w:val="22"/>
          <w:szCs w:val="22"/>
        </w:rPr>
        <w:t>, 23389-23394.</w:t>
      </w:r>
    </w:p>
    <w:p w14:paraId="15EA41CC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6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Farr, C.L., Wang, Y. and Kaguni, L.S. (1999) Functional interactions of mitochondrial DNA polymerase and single-stranded DNA-binding protein. Template-primer DNA binding and initiation and elongation of DNA strand synthesis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4</w:t>
      </w:r>
      <w:r w:rsidRPr="00263583">
        <w:rPr>
          <w:rFonts w:ascii="Arial" w:hAnsi="Arial" w:cs="Arial"/>
          <w:noProof/>
          <w:sz w:val="22"/>
          <w:szCs w:val="22"/>
        </w:rPr>
        <w:t>, 14779-14785.</w:t>
      </w:r>
    </w:p>
    <w:p w14:paraId="0F677F1C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7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ang, Y. and Kaguni, L.S. (1999) Baculovirus expression reconstitutes Drosophila mitochondrial DNA polymerase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4</w:t>
      </w:r>
      <w:r w:rsidRPr="00263583">
        <w:rPr>
          <w:rFonts w:ascii="Arial" w:hAnsi="Arial" w:cs="Arial"/>
          <w:noProof/>
          <w:sz w:val="22"/>
          <w:szCs w:val="22"/>
        </w:rPr>
        <w:t>, 28972-28977.</w:t>
      </w:r>
    </w:p>
    <w:p w14:paraId="16BFB699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8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Fan, L. and Kaguni, L.S. (2001) Multiple regions of subunit interaction in Drosophila mitochondrial DNA polymerase: three functional domains in the accessory subunit. </w:t>
      </w:r>
      <w:r w:rsidRPr="00263583">
        <w:rPr>
          <w:rFonts w:ascii="Arial" w:hAnsi="Arial" w:cs="Arial"/>
          <w:i/>
          <w:noProof/>
          <w:sz w:val="22"/>
          <w:szCs w:val="22"/>
        </w:rPr>
        <w:t>Biochemistry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40</w:t>
      </w:r>
      <w:r w:rsidRPr="00263583">
        <w:rPr>
          <w:rFonts w:ascii="Arial" w:hAnsi="Arial" w:cs="Arial"/>
          <w:noProof/>
          <w:sz w:val="22"/>
          <w:szCs w:val="22"/>
        </w:rPr>
        <w:t>, 4780-4791.</w:t>
      </w:r>
    </w:p>
    <w:p w14:paraId="549F0C7D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39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Farr, C.L., Matsushima, Y., Lagina, A.T., 3rd, Luo, N. and Kaguni, L.S. (2004) Physiological and biochemical defects in functional interactions of mitochondrial DNA polymerase and DNA-binding mutants of single-stranded DNA-binding protei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9</w:t>
      </w:r>
      <w:r w:rsidRPr="00263583">
        <w:rPr>
          <w:rFonts w:ascii="Arial" w:hAnsi="Arial" w:cs="Arial"/>
          <w:noProof/>
          <w:sz w:val="22"/>
          <w:szCs w:val="22"/>
        </w:rPr>
        <w:t>, 17047-17053.</w:t>
      </w:r>
    </w:p>
    <w:p w14:paraId="563E7025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lastRenderedPageBreak/>
        <w:t>40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Luo, N. and Kaguni, L.S. (2005) Mutations in the spacer region of Drosophila mitochondrial DNA polymerase affect DNA binding, processivity, and the balance between Pol and Exo function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80</w:t>
      </w:r>
      <w:r w:rsidRPr="00263583">
        <w:rPr>
          <w:rFonts w:ascii="Arial" w:hAnsi="Arial" w:cs="Arial"/>
          <w:noProof/>
          <w:sz w:val="22"/>
          <w:szCs w:val="22"/>
        </w:rPr>
        <w:t>, 2491-2497.</w:t>
      </w:r>
    </w:p>
    <w:p w14:paraId="2E18864A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1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Ciesielski, G.L., Bermek, O., Rosado-Ruiz, F.A., Hovde, S.L., Neitzke, O.J., Griffith, J.D. and Kaguni, L.S. (2015) Mitochondrial Single-stranded DNA-binding Proteins Stimulate the Activity of DNA Polymerase gamma by Organization of the Template DNA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90</w:t>
      </w:r>
      <w:r w:rsidRPr="00263583">
        <w:rPr>
          <w:rFonts w:ascii="Arial" w:hAnsi="Arial" w:cs="Arial"/>
          <w:noProof/>
          <w:sz w:val="22"/>
          <w:szCs w:val="22"/>
        </w:rPr>
        <w:t>, 28697-28707.</w:t>
      </w:r>
    </w:p>
    <w:p w14:paraId="6F4D9F85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2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Baqri, R.M., Turner, B.A., Rheuben, M.B., Hammond, B.D., Kaguni, L.S. and Miller, K.E. (2009) Disruption of mitochondrial DNA replication in Drosophila increases mitochondrial fast axonal transport in vivo. </w:t>
      </w:r>
      <w:r w:rsidRPr="00263583">
        <w:rPr>
          <w:rFonts w:ascii="Arial" w:hAnsi="Arial" w:cs="Arial"/>
          <w:i/>
          <w:noProof/>
          <w:sz w:val="22"/>
          <w:szCs w:val="22"/>
        </w:rPr>
        <w:t>PLoS One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4</w:t>
      </w:r>
      <w:r w:rsidRPr="00263583">
        <w:rPr>
          <w:rFonts w:ascii="Arial" w:hAnsi="Arial" w:cs="Arial"/>
          <w:noProof/>
          <w:sz w:val="22"/>
          <w:szCs w:val="22"/>
        </w:rPr>
        <w:t>, e7874.</w:t>
      </w:r>
    </w:p>
    <w:p w14:paraId="6D2D217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3.</w:t>
      </w:r>
      <w:r w:rsidRPr="00263583">
        <w:rPr>
          <w:rFonts w:ascii="Arial" w:hAnsi="Arial" w:cs="Arial"/>
          <w:noProof/>
          <w:sz w:val="22"/>
          <w:szCs w:val="22"/>
        </w:rPr>
        <w:tab/>
        <w:t>Bratic, A., Kauppila, T.E., Macao, B., Gronke, S., Siibak, T., Stewart, J.B., Baggio, F., Dols, J., Partridge, L., Falkenberg, M.</w:t>
      </w:r>
      <w:r w:rsidRPr="00263583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263583">
        <w:rPr>
          <w:rFonts w:ascii="Arial" w:hAnsi="Arial" w:cs="Arial"/>
          <w:noProof/>
          <w:sz w:val="22"/>
          <w:szCs w:val="22"/>
        </w:rPr>
        <w:t xml:space="preserve"> (2015) Complementation between polymerase- and exonuclease-deficient mitochondrial DNA polymerase mutants in genomically engineered flies. </w:t>
      </w:r>
      <w:r w:rsidRPr="00263583">
        <w:rPr>
          <w:rFonts w:ascii="Arial" w:hAnsi="Arial" w:cs="Arial"/>
          <w:i/>
          <w:noProof/>
          <w:sz w:val="22"/>
          <w:szCs w:val="22"/>
        </w:rPr>
        <w:t>Nat Commun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6</w:t>
      </w:r>
      <w:r w:rsidRPr="00263583">
        <w:rPr>
          <w:rFonts w:ascii="Arial" w:hAnsi="Arial" w:cs="Arial"/>
          <w:noProof/>
          <w:sz w:val="22"/>
          <w:szCs w:val="22"/>
        </w:rPr>
        <w:t>, 8808.</w:t>
      </w:r>
    </w:p>
    <w:p w14:paraId="786C7FF8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4.</w:t>
      </w:r>
      <w:r w:rsidRPr="00263583">
        <w:rPr>
          <w:rFonts w:ascii="Arial" w:hAnsi="Arial" w:cs="Arial"/>
          <w:noProof/>
          <w:sz w:val="22"/>
          <w:szCs w:val="22"/>
        </w:rPr>
        <w:tab/>
        <w:t>Siibak, T., Clemente, P., Bratic , A., Bruhn, H., Kauppila, T.E.S., Macao, B., Schober, F.A., Lesko, N., Wibom, R., Naess, K.</w:t>
      </w:r>
      <w:r w:rsidRPr="00263583">
        <w:rPr>
          <w:rFonts w:ascii="Arial" w:hAnsi="Arial" w:cs="Arial"/>
          <w:i/>
          <w:noProof/>
          <w:sz w:val="22"/>
          <w:szCs w:val="22"/>
        </w:rPr>
        <w:t xml:space="preserve"> et al.</w:t>
      </w:r>
      <w:r w:rsidRPr="00263583">
        <w:rPr>
          <w:rFonts w:ascii="Arial" w:hAnsi="Arial" w:cs="Arial"/>
          <w:noProof/>
          <w:sz w:val="22"/>
          <w:szCs w:val="22"/>
        </w:rPr>
        <w:t xml:space="preserve"> (2017) A multi-systemic mitochondrial disorder due to a dominant p.Y955H disease variant in DNA polymerase gamma. </w:t>
      </w:r>
      <w:r w:rsidRPr="00263583">
        <w:rPr>
          <w:rFonts w:ascii="Arial" w:hAnsi="Arial" w:cs="Arial"/>
          <w:i/>
          <w:noProof/>
          <w:sz w:val="22"/>
          <w:szCs w:val="22"/>
        </w:rPr>
        <w:t>Hum Mol Genet.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6</w:t>
      </w:r>
      <w:r w:rsidRPr="00263583">
        <w:rPr>
          <w:rFonts w:ascii="Arial" w:hAnsi="Arial" w:cs="Arial"/>
          <w:noProof/>
          <w:sz w:val="22"/>
          <w:szCs w:val="22"/>
        </w:rPr>
        <w:t>, 2515-2525.</w:t>
      </w:r>
    </w:p>
    <w:p w14:paraId="41C237E3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5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Wang, Y., Farr, C.L. and Kaguni, L.S. (1997) Accessory subunit of mitochondrial DNA polymerase from Drosophila embryos. Cloning, molecular analysis, and association in the native enzyme. </w:t>
      </w:r>
      <w:r w:rsidRPr="00263583">
        <w:rPr>
          <w:rFonts w:ascii="Arial" w:hAnsi="Arial" w:cs="Arial"/>
          <w:i/>
          <w:noProof/>
          <w:sz w:val="22"/>
          <w:szCs w:val="22"/>
        </w:rPr>
        <w:t>J Biol Chem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72</w:t>
      </w:r>
      <w:r w:rsidRPr="00263583">
        <w:rPr>
          <w:rFonts w:ascii="Arial" w:hAnsi="Arial" w:cs="Arial"/>
          <w:noProof/>
          <w:sz w:val="22"/>
          <w:szCs w:val="22"/>
        </w:rPr>
        <w:t>, 13640-13646.</w:t>
      </w:r>
    </w:p>
    <w:p w14:paraId="4E057337" w14:textId="77777777" w:rsidR="00263583" w:rsidRPr="00263583" w:rsidRDefault="00263583" w:rsidP="00263583">
      <w:pPr>
        <w:pStyle w:val="EndNoteBibliography"/>
        <w:spacing w:line="36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263583">
        <w:rPr>
          <w:rFonts w:ascii="Arial" w:hAnsi="Arial" w:cs="Arial"/>
          <w:noProof/>
          <w:sz w:val="22"/>
          <w:szCs w:val="22"/>
        </w:rPr>
        <w:t>46.</w:t>
      </w:r>
      <w:r w:rsidRPr="00263583">
        <w:rPr>
          <w:rFonts w:ascii="Arial" w:hAnsi="Arial" w:cs="Arial"/>
          <w:noProof/>
          <w:sz w:val="22"/>
          <w:szCs w:val="22"/>
        </w:rPr>
        <w:tab/>
        <w:t xml:space="preserve">Lee, Y.S., Lee, S., Demeler, B., Molineux, I.J., Johnson, K.A. and Yin, Y.W. (2010) Each monomer of the dimeric accessory protein for human mitochondrial DNA polymerase has a distinct role in conferring processivity. </w:t>
      </w:r>
      <w:r w:rsidRPr="00263583">
        <w:rPr>
          <w:rFonts w:ascii="Arial" w:hAnsi="Arial" w:cs="Arial"/>
          <w:i/>
          <w:noProof/>
          <w:sz w:val="22"/>
          <w:szCs w:val="22"/>
        </w:rPr>
        <w:t>J BIol Chem.</w:t>
      </w:r>
      <w:r w:rsidRPr="00263583">
        <w:rPr>
          <w:rFonts w:ascii="Arial" w:hAnsi="Arial" w:cs="Arial"/>
          <w:noProof/>
          <w:sz w:val="22"/>
          <w:szCs w:val="22"/>
        </w:rPr>
        <w:t xml:space="preserve">, </w:t>
      </w:r>
      <w:r w:rsidRPr="00263583">
        <w:rPr>
          <w:rFonts w:ascii="Arial" w:hAnsi="Arial" w:cs="Arial"/>
          <w:b/>
          <w:noProof/>
          <w:sz w:val="22"/>
          <w:szCs w:val="22"/>
        </w:rPr>
        <w:t>285</w:t>
      </w:r>
      <w:r w:rsidRPr="00263583">
        <w:rPr>
          <w:rFonts w:ascii="Arial" w:hAnsi="Arial" w:cs="Arial"/>
          <w:noProof/>
          <w:sz w:val="22"/>
          <w:szCs w:val="22"/>
        </w:rPr>
        <w:t>, 1490-1499.</w:t>
      </w:r>
    </w:p>
    <w:p w14:paraId="0859D5FC" w14:textId="7A48983E" w:rsidR="00263583" w:rsidRPr="004C4EB7" w:rsidRDefault="00263583" w:rsidP="00263583">
      <w:pPr>
        <w:spacing w:line="360" w:lineRule="auto"/>
        <w:rPr>
          <w:rFonts w:ascii="Arial" w:hAnsi="Arial" w:cs="Arial"/>
          <w:sz w:val="18"/>
          <w:szCs w:val="18"/>
        </w:rPr>
      </w:pPr>
      <w:r w:rsidRPr="00263583">
        <w:rPr>
          <w:rFonts w:ascii="Arial" w:hAnsi="Arial" w:cs="Arial"/>
          <w:sz w:val="22"/>
          <w:szCs w:val="22"/>
        </w:rPr>
        <w:fldChar w:fldCharType="end"/>
      </w:r>
    </w:p>
    <w:sectPr w:rsidR="00263583" w:rsidRPr="004C4EB7" w:rsidSect="002252C3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6820" w:h="11900" w:orient="landscape"/>
      <w:pgMar w:top="1440" w:right="1440" w:bottom="1440" w:left="1440" w:header="720" w:footer="720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547832" w14:textId="77777777" w:rsidR="009338DD" w:rsidRDefault="009338DD">
      <w:r>
        <w:separator/>
      </w:r>
    </w:p>
  </w:endnote>
  <w:endnote w:type="continuationSeparator" w:id="0">
    <w:p w14:paraId="00E1DC49" w14:textId="77777777" w:rsidR="009338DD" w:rsidRDefault="009338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5523055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ABF78F7" w14:textId="7959B86C" w:rsidR="006A3502" w:rsidRDefault="006A3502" w:rsidP="00B8031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B3725A8" w14:textId="77777777" w:rsidR="002252C3" w:rsidRDefault="002252C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0479222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FBD283F" w14:textId="7C0201F7" w:rsidR="006A3502" w:rsidRDefault="006A3502" w:rsidP="00B8031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</w:t>
        </w:r>
        <w:r>
          <w:rPr>
            <w:rStyle w:val="PageNumber"/>
          </w:rPr>
          <w:fldChar w:fldCharType="end"/>
        </w:r>
      </w:p>
    </w:sdtContent>
  </w:sdt>
  <w:p w14:paraId="5A772F17" w14:textId="77777777" w:rsidR="002252C3" w:rsidRDefault="002252C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9FB4AA" w14:textId="77777777" w:rsidR="002252C3" w:rsidRDefault="002252C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53A79F" w14:textId="77777777" w:rsidR="009338DD" w:rsidRDefault="009338DD">
      <w:r>
        <w:separator/>
      </w:r>
    </w:p>
  </w:footnote>
  <w:footnote w:type="continuationSeparator" w:id="0">
    <w:p w14:paraId="56E539C1" w14:textId="77777777" w:rsidR="009338DD" w:rsidRDefault="009338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343358" w14:textId="77777777" w:rsidR="002252C3" w:rsidRDefault="002252C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4393BC" w14:textId="77777777" w:rsidR="002252C3" w:rsidRDefault="002252C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0CF61F" w14:textId="77777777" w:rsidR="002252C3" w:rsidRDefault="002252C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treex2m0rv01eerdp5daa2vdrxzfzdr090&quot;&gt;DNApol_library&lt;record-ids&gt;&lt;item&gt;3&lt;/item&gt;&lt;item&gt;5&lt;/item&gt;&lt;item&gt;6&lt;/item&gt;&lt;item&gt;7&lt;/item&gt;&lt;item&gt;17&lt;/item&gt;&lt;item&gt;22&lt;/item&gt;&lt;item&gt;26&lt;/item&gt;&lt;item&gt;27&lt;/item&gt;&lt;item&gt;31&lt;/item&gt;&lt;item&gt;32&lt;/item&gt;&lt;item&gt;33&lt;/item&gt;&lt;item&gt;38&lt;/item&gt;&lt;item&gt;40&lt;/item&gt;&lt;item&gt;41&lt;/item&gt;&lt;item&gt;50&lt;/item&gt;&lt;item&gt;54&lt;/item&gt;&lt;item&gt;55&lt;/item&gt;&lt;item&gt;56&lt;/item&gt;&lt;item&gt;57&lt;/item&gt;&lt;item&gt;58&lt;/item&gt;&lt;item&gt;60&lt;/item&gt;&lt;item&gt;65&lt;/item&gt;&lt;item&gt;69&lt;/item&gt;&lt;item&gt;70&lt;/item&gt;&lt;item&gt;76&lt;/item&gt;&lt;item&gt;77&lt;/item&gt;&lt;item&gt;78&lt;/item&gt;&lt;item&gt;80&lt;/item&gt;&lt;item&gt;81&lt;/item&gt;&lt;item&gt;82&lt;/item&gt;&lt;item&gt;85&lt;/item&gt;&lt;item&gt;86&lt;/item&gt;&lt;item&gt;95&lt;/item&gt;&lt;item&gt;96&lt;/item&gt;&lt;item&gt;99&lt;/item&gt;&lt;item&gt;104&lt;/item&gt;&lt;item&gt;106&lt;/item&gt;&lt;item&gt;107&lt;/item&gt;&lt;item&gt;108&lt;/item&gt;&lt;item&gt;109&lt;/item&gt;&lt;item&gt;110&lt;/item&gt;&lt;item&gt;111&lt;/item&gt;&lt;item&gt;120&lt;/item&gt;&lt;item&gt;122&lt;/item&gt;&lt;item&gt;129&lt;/item&gt;&lt;item&gt;131&lt;/item&gt;&lt;/record-ids&gt;&lt;/item&gt;&lt;/Libraries&gt;"/>
  </w:docVars>
  <w:rsids>
    <w:rsidRoot w:val="00CA614A"/>
    <w:rsid w:val="000126AA"/>
    <w:rsid w:val="00034682"/>
    <w:rsid w:val="000658BE"/>
    <w:rsid w:val="001004C0"/>
    <w:rsid w:val="001137CD"/>
    <w:rsid w:val="00156D54"/>
    <w:rsid w:val="001675EF"/>
    <w:rsid w:val="00193774"/>
    <w:rsid w:val="001F3D2F"/>
    <w:rsid w:val="002004EE"/>
    <w:rsid w:val="00203915"/>
    <w:rsid w:val="002252C3"/>
    <w:rsid w:val="002403DD"/>
    <w:rsid w:val="002432E2"/>
    <w:rsid w:val="0026190A"/>
    <w:rsid w:val="00263583"/>
    <w:rsid w:val="002726EA"/>
    <w:rsid w:val="00275769"/>
    <w:rsid w:val="00292A5D"/>
    <w:rsid w:val="002F1D9B"/>
    <w:rsid w:val="002F2218"/>
    <w:rsid w:val="00304470"/>
    <w:rsid w:val="003243DC"/>
    <w:rsid w:val="003356CB"/>
    <w:rsid w:val="003462CE"/>
    <w:rsid w:val="00376B20"/>
    <w:rsid w:val="0039640D"/>
    <w:rsid w:val="00410F4E"/>
    <w:rsid w:val="00420F84"/>
    <w:rsid w:val="004521DC"/>
    <w:rsid w:val="00481BFD"/>
    <w:rsid w:val="00483F8F"/>
    <w:rsid w:val="004A270E"/>
    <w:rsid w:val="004A73F8"/>
    <w:rsid w:val="004C4EB7"/>
    <w:rsid w:val="00521EA5"/>
    <w:rsid w:val="00531255"/>
    <w:rsid w:val="00532D4A"/>
    <w:rsid w:val="00577380"/>
    <w:rsid w:val="00596C12"/>
    <w:rsid w:val="005D5BAC"/>
    <w:rsid w:val="00667F32"/>
    <w:rsid w:val="006A3502"/>
    <w:rsid w:val="006F3FF9"/>
    <w:rsid w:val="00726B5F"/>
    <w:rsid w:val="0074407B"/>
    <w:rsid w:val="00750F1C"/>
    <w:rsid w:val="007515B9"/>
    <w:rsid w:val="00760681"/>
    <w:rsid w:val="00806C06"/>
    <w:rsid w:val="00815080"/>
    <w:rsid w:val="008264B6"/>
    <w:rsid w:val="00845D03"/>
    <w:rsid w:val="00896280"/>
    <w:rsid w:val="008A6C3F"/>
    <w:rsid w:val="008A7A0D"/>
    <w:rsid w:val="008B7C4E"/>
    <w:rsid w:val="008D1898"/>
    <w:rsid w:val="008F1EE1"/>
    <w:rsid w:val="00923124"/>
    <w:rsid w:val="00925CCB"/>
    <w:rsid w:val="009338DD"/>
    <w:rsid w:val="009E203E"/>
    <w:rsid w:val="009F137E"/>
    <w:rsid w:val="009F4C81"/>
    <w:rsid w:val="009F5FF9"/>
    <w:rsid w:val="00A332AA"/>
    <w:rsid w:val="00A757C3"/>
    <w:rsid w:val="00B20FC1"/>
    <w:rsid w:val="00B22060"/>
    <w:rsid w:val="00B273B4"/>
    <w:rsid w:val="00B323B4"/>
    <w:rsid w:val="00B32B3C"/>
    <w:rsid w:val="00B377EB"/>
    <w:rsid w:val="00B41069"/>
    <w:rsid w:val="00B56920"/>
    <w:rsid w:val="00B9572A"/>
    <w:rsid w:val="00BA1856"/>
    <w:rsid w:val="00BA1F60"/>
    <w:rsid w:val="00BA327F"/>
    <w:rsid w:val="00BC3485"/>
    <w:rsid w:val="00BD0476"/>
    <w:rsid w:val="00BD746A"/>
    <w:rsid w:val="00BF73D4"/>
    <w:rsid w:val="00C3072D"/>
    <w:rsid w:val="00C6450A"/>
    <w:rsid w:val="00C77038"/>
    <w:rsid w:val="00CA44E2"/>
    <w:rsid w:val="00CA614A"/>
    <w:rsid w:val="00CC7BF1"/>
    <w:rsid w:val="00D0017C"/>
    <w:rsid w:val="00D31DA4"/>
    <w:rsid w:val="00D53025"/>
    <w:rsid w:val="00D65DCB"/>
    <w:rsid w:val="00D747A1"/>
    <w:rsid w:val="00D76C25"/>
    <w:rsid w:val="00D8472D"/>
    <w:rsid w:val="00D87A48"/>
    <w:rsid w:val="00DB039B"/>
    <w:rsid w:val="00DB38AC"/>
    <w:rsid w:val="00DB785B"/>
    <w:rsid w:val="00E961EA"/>
    <w:rsid w:val="00F541E1"/>
    <w:rsid w:val="00F93429"/>
    <w:rsid w:val="00FB3C72"/>
    <w:rsid w:val="00FD12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8B8C86"/>
  <w15:chartTrackingRefBased/>
  <w15:docId w15:val="{01300031-6134-E743-A97E-8DAC9EF955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A614A"/>
    <w:pPr>
      <w:tabs>
        <w:tab w:val="center" w:pos="4513"/>
        <w:tab w:val="right" w:pos="9026"/>
      </w:tabs>
    </w:pPr>
    <w:rPr>
      <w:rFonts w:ascii="Arial" w:eastAsia="Arial" w:hAnsi="Arial" w:cs="Arial"/>
      <w:sz w:val="22"/>
      <w:szCs w:val="22"/>
      <w:lang w:val="en"/>
    </w:rPr>
  </w:style>
  <w:style w:type="character" w:customStyle="1" w:styleId="HeaderChar">
    <w:name w:val="Header Char"/>
    <w:basedOn w:val="DefaultParagraphFont"/>
    <w:link w:val="Header"/>
    <w:uiPriority w:val="99"/>
    <w:rsid w:val="00CA614A"/>
    <w:rPr>
      <w:rFonts w:ascii="Arial" w:eastAsia="Arial" w:hAnsi="Arial" w:cs="Arial"/>
      <w:sz w:val="22"/>
      <w:szCs w:val="22"/>
      <w:lang w:val="en"/>
    </w:rPr>
  </w:style>
  <w:style w:type="paragraph" w:styleId="Footer">
    <w:name w:val="footer"/>
    <w:basedOn w:val="Normal"/>
    <w:link w:val="FooterChar"/>
    <w:uiPriority w:val="99"/>
    <w:unhideWhenUsed/>
    <w:rsid w:val="00CA614A"/>
    <w:pPr>
      <w:tabs>
        <w:tab w:val="center" w:pos="4513"/>
        <w:tab w:val="right" w:pos="9026"/>
      </w:tabs>
    </w:pPr>
    <w:rPr>
      <w:rFonts w:ascii="Arial" w:eastAsia="Arial" w:hAnsi="Arial" w:cs="Arial"/>
      <w:sz w:val="22"/>
      <w:szCs w:val="22"/>
      <w:lang w:val="en"/>
    </w:rPr>
  </w:style>
  <w:style w:type="character" w:customStyle="1" w:styleId="FooterChar">
    <w:name w:val="Footer Char"/>
    <w:basedOn w:val="DefaultParagraphFont"/>
    <w:link w:val="Footer"/>
    <w:uiPriority w:val="99"/>
    <w:rsid w:val="00CA614A"/>
    <w:rPr>
      <w:rFonts w:ascii="Arial" w:eastAsia="Arial" w:hAnsi="Arial" w:cs="Arial"/>
      <w:sz w:val="22"/>
      <w:szCs w:val="22"/>
      <w:lang w:val="en"/>
    </w:rPr>
  </w:style>
  <w:style w:type="character" w:styleId="CommentReference">
    <w:name w:val="annotation reference"/>
    <w:basedOn w:val="DefaultParagraphFont"/>
    <w:uiPriority w:val="99"/>
    <w:semiHidden/>
    <w:unhideWhenUsed/>
    <w:rsid w:val="00C307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07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072D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07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072D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072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072D"/>
    <w:rPr>
      <w:rFonts w:ascii="Times New Roman" w:eastAsiaTheme="minorEastAsia" w:hAnsi="Times New Roman" w:cs="Times New Roman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6A3502"/>
  </w:style>
  <w:style w:type="paragraph" w:customStyle="1" w:styleId="EndNoteBibliographyTitle">
    <w:name w:val="EndNote Bibliography Title"/>
    <w:basedOn w:val="Normal"/>
    <w:link w:val="EndNoteBibliographyTitleChar"/>
    <w:rsid w:val="0026358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3583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358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3583"/>
    <w:rPr>
      <w:rFonts w:ascii="Calibri" w:eastAsiaTheme="minorEastAsia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474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16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96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07992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72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562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999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3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3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2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12</Pages>
  <Words>8421</Words>
  <Characters>48003</Characters>
  <Application>Microsoft Office Word</Application>
  <DocSecurity>0</DocSecurity>
  <Lines>400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 Marygold</dc:creator>
  <cp:keywords/>
  <dc:description/>
  <cp:lastModifiedBy>Steven Marygold</cp:lastModifiedBy>
  <cp:revision>50</cp:revision>
  <cp:lastPrinted>2019-12-06T13:12:00Z</cp:lastPrinted>
  <dcterms:created xsi:type="dcterms:W3CDTF">2019-10-25T18:21:00Z</dcterms:created>
  <dcterms:modified xsi:type="dcterms:W3CDTF">2019-12-08T15:16:00Z</dcterms:modified>
</cp:coreProperties>
</file>